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227EEE6" w14:textId="0C99260C" w:rsidR="00654E8F" w:rsidRPr="001549D3" w:rsidRDefault="00654E8F" w:rsidP="00812DA1">
      <w:pPr>
        <w:pStyle w:val="SupplementaryMaterial"/>
        <w:jc w:val="left"/>
        <w:rPr>
          <w:b w:val="0"/>
        </w:rPr>
      </w:pPr>
      <w:r w:rsidRPr="001549D3">
        <w:t xml:space="preserve">Supplementary </w:t>
      </w:r>
      <w:r w:rsidR="00812DA1">
        <w:t>Tables</w:t>
      </w:r>
    </w:p>
    <w:p w14:paraId="3BD5A427" w14:textId="1E2BD93D" w:rsidR="00EA3D3C" w:rsidRPr="00994A3D" w:rsidRDefault="00654E8F" w:rsidP="009C0D73">
      <w:pPr>
        <w:pStyle w:val="Heading1"/>
        <w:numPr>
          <w:ilvl w:val="0"/>
          <w:numId w:val="20"/>
        </w:numPr>
      </w:pPr>
      <w:r w:rsidRPr="00994A3D">
        <w:t xml:space="preserve">Supplementary </w:t>
      </w:r>
      <w:r w:rsidR="00812DA1">
        <w:t>Table 1</w:t>
      </w:r>
    </w:p>
    <w:tbl>
      <w:tblPr>
        <w:tblW w:w="10206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458"/>
        <w:gridCol w:w="1458"/>
        <w:gridCol w:w="1458"/>
        <w:gridCol w:w="1458"/>
        <w:gridCol w:w="1458"/>
        <w:gridCol w:w="1458"/>
        <w:gridCol w:w="1458"/>
      </w:tblGrid>
      <w:tr w:rsidR="00011111" w:rsidRPr="008A0B55" w14:paraId="022F5FD1" w14:textId="77777777" w:rsidTr="00011111">
        <w:trPr>
          <w:trHeight w:val="390"/>
        </w:trPr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D9D9D9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738A8D1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b/>
                <w:bCs/>
                <w:color w:val="000000"/>
                <w:kern w:val="24"/>
                <w:szCs w:val="24"/>
              </w:rPr>
              <w:t>Sample ID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D9D9D9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3B11831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b/>
                <w:bCs/>
                <w:color w:val="000000"/>
                <w:kern w:val="24"/>
                <w:szCs w:val="24"/>
              </w:rPr>
              <w:t xml:space="preserve">Vena </w:t>
            </w:r>
            <w:proofErr w:type="spellStart"/>
            <w:r w:rsidRPr="008A0B55">
              <w:rPr>
                <w:rFonts w:eastAsia="Times New Roman" w:cs="Times New Roman"/>
                <w:b/>
                <w:bCs/>
                <w:color w:val="000000"/>
                <w:kern w:val="24"/>
                <w:szCs w:val="24"/>
              </w:rPr>
              <w:t>contracta</w:t>
            </w:r>
            <w:proofErr w:type="spellEnd"/>
            <w:r w:rsidRPr="008A0B55">
              <w:rPr>
                <w:rFonts w:eastAsia="Times New Roman" w:cs="Times New Roman"/>
                <w:b/>
                <w:bCs/>
                <w:color w:val="000000"/>
                <w:kern w:val="24"/>
                <w:szCs w:val="24"/>
              </w:rPr>
              <w:t xml:space="preserve"> (mm)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D9D9D9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BF9E777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b/>
                <w:bCs/>
                <w:color w:val="000000"/>
                <w:kern w:val="24"/>
                <w:szCs w:val="24"/>
              </w:rPr>
              <w:t>AL thickness (mm)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D9D9D9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D31AE00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b/>
                <w:bCs/>
                <w:color w:val="000000"/>
                <w:kern w:val="24"/>
                <w:szCs w:val="24"/>
              </w:rPr>
              <w:t>PL thickness (mm)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D9D9D9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5ED13E3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b/>
                <w:bCs/>
                <w:color w:val="000000"/>
                <w:kern w:val="24"/>
                <w:szCs w:val="24"/>
              </w:rPr>
              <w:t xml:space="preserve">AL length </w:t>
            </w:r>
          </w:p>
          <w:p w14:paraId="6320B5CB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b/>
                <w:bCs/>
                <w:color w:val="000000"/>
                <w:kern w:val="24"/>
                <w:szCs w:val="24"/>
              </w:rPr>
              <w:t>(cm)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D9D9D9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8EB0DC6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b/>
                <w:bCs/>
                <w:color w:val="000000"/>
                <w:kern w:val="24"/>
                <w:szCs w:val="24"/>
              </w:rPr>
              <w:t xml:space="preserve">PL length </w:t>
            </w:r>
          </w:p>
          <w:p w14:paraId="6C7C6DBF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b/>
                <w:bCs/>
                <w:color w:val="000000"/>
                <w:kern w:val="24"/>
                <w:szCs w:val="24"/>
              </w:rPr>
              <w:t>(cm)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D9D9D9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C8B2C4C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b/>
                <w:bCs/>
                <w:color w:val="000000"/>
                <w:kern w:val="24"/>
                <w:szCs w:val="24"/>
              </w:rPr>
              <w:t>Tenting area (cm</w:t>
            </w:r>
            <w:r w:rsidRPr="008A0B55">
              <w:rPr>
                <w:rFonts w:eastAsia="Times New Roman" w:cs="Times New Roman"/>
                <w:b/>
                <w:bCs/>
                <w:color w:val="000000"/>
                <w:kern w:val="24"/>
                <w:position w:val="7"/>
                <w:szCs w:val="24"/>
                <w:vertAlign w:val="superscript"/>
              </w:rPr>
              <w:t>2</w:t>
            </w:r>
            <w:r w:rsidRPr="008A0B55">
              <w:rPr>
                <w:rFonts w:eastAsia="Times New Roman" w:cs="Times New Roman"/>
                <w:b/>
                <w:bCs/>
                <w:color w:val="000000"/>
                <w:kern w:val="24"/>
                <w:szCs w:val="24"/>
              </w:rPr>
              <w:t>)</w:t>
            </w:r>
          </w:p>
        </w:tc>
      </w:tr>
      <w:tr w:rsidR="00011111" w:rsidRPr="008A0B55" w14:paraId="2C15B258" w14:textId="77777777" w:rsidTr="00011111">
        <w:trPr>
          <w:trHeight w:val="212"/>
        </w:trPr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E7B804F" w14:textId="77777777" w:rsidR="008A0B55" w:rsidRPr="008A0B55" w:rsidRDefault="008A0B55" w:rsidP="008A0B55">
            <w:pPr>
              <w:spacing w:before="0" w:after="0"/>
              <w:jc w:val="center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1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2F63710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5.4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AAB1BA3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2.1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14FDFE1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2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04CA642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2.85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79324EB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1.82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FC1746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2.63</w:t>
            </w:r>
          </w:p>
        </w:tc>
      </w:tr>
      <w:tr w:rsidR="00011111" w:rsidRPr="008A0B55" w14:paraId="6373FF9D" w14:textId="77777777" w:rsidTr="00011111">
        <w:trPr>
          <w:trHeight w:val="212"/>
        </w:trPr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67B29C" w14:textId="77777777" w:rsidR="008A0B55" w:rsidRPr="008A0B55" w:rsidRDefault="008A0B55" w:rsidP="008A0B55">
            <w:pPr>
              <w:spacing w:before="0" w:after="0"/>
              <w:jc w:val="center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2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03BDFF1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6.3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40AEF26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1.8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2857366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2.6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4A8EDCB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2.3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FB74124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1.81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44AC4FE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1.97</w:t>
            </w:r>
          </w:p>
        </w:tc>
      </w:tr>
      <w:tr w:rsidR="00011111" w:rsidRPr="008A0B55" w14:paraId="4A42FB2A" w14:textId="77777777" w:rsidTr="00011111">
        <w:trPr>
          <w:trHeight w:val="212"/>
        </w:trPr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42224D7" w14:textId="77777777" w:rsidR="008A0B55" w:rsidRPr="008A0B55" w:rsidRDefault="008A0B55" w:rsidP="008A0B55">
            <w:pPr>
              <w:spacing w:before="0" w:after="0"/>
              <w:jc w:val="center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3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CEC4124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4.9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E8BF7CA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1.7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AADE7F0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1.4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CA796DD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2.71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4536A5C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1.82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F242F9A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2.17</w:t>
            </w:r>
          </w:p>
        </w:tc>
      </w:tr>
      <w:tr w:rsidR="00011111" w:rsidRPr="008A0B55" w14:paraId="24818800" w14:textId="77777777" w:rsidTr="00011111">
        <w:trPr>
          <w:trHeight w:val="212"/>
        </w:trPr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6AA5A65" w14:textId="77777777" w:rsidR="008A0B55" w:rsidRPr="008A0B55" w:rsidRDefault="008A0B55" w:rsidP="008A0B55">
            <w:pPr>
              <w:spacing w:before="0" w:after="0"/>
              <w:jc w:val="center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4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05A89E4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6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68C852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2.2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AD9B920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2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D9FB11B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2.8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25A204A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2.17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6959BAA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3.38</w:t>
            </w:r>
          </w:p>
        </w:tc>
      </w:tr>
      <w:tr w:rsidR="00011111" w:rsidRPr="008A0B55" w14:paraId="0A21746C" w14:textId="77777777" w:rsidTr="00011111">
        <w:trPr>
          <w:trHeight w:val="212"/>
        </w:trPr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84B272B" w14:textId="77777777" w:rsidR="008A0B55" w:rsidRPr="008A0B55" w:rsidRDefault="008A0B55" w:rsidP="008A0B55">
            <w:pPr>
              <w:spacing w:before="0" w:after="0"/>
              <w:jc w:val="center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5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62A54D2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4.5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04B89B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1.5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D2AF49D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2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3F710DD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2.43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84EC25B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1.42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082EF42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1.05</w:t>
            </w:r>
          </w:p>
        </w:tc>
      </w:tr>
      <w:tr w:rsidR="00011111" w:rsidRPr="008A0B55" w14:paraId="3C18D202" w14:textId="77777777" w:rsidTr="00011111">
        <w:trPr>
          <w:trHeight w:val="212"/>
        </w:trPr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07C049D" w14:textId="77777777" w:rsidR="008A0B55" w:rsidRPr="008A0B55" w:rsidRDefault="008A0B55" w:rsidP="008A0B55">
            <w:pPr>
              <w:spacing w:before="0" w:after="0"/>
              <w:jc w:val="center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6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C9C968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6.2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8409AD6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1.9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180C78E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2.1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7454D3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2.79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DE6EC01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1.75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F8DBE5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2.18</w:t>
            </w:r>
          </w:p>
        </w:tc>
      </w:tr>
      <w:tr w:rsidR="00011111" w:rsidRPr="008A0B55" w14:paraId="0C02968C" w14:textId="77777777" w:rsidTr="00011111">
        <w:trPr>
          <w:trHeight w:val="212"/>
        </w:trPr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F3D6D32" w14:textId="77777777" w:rsidR="008A0B55" w:rsidRPr="008A0B55" w:rsidRDefault="008A0B55" w:rsidP="008A0B55">
            <w:pPr>
              <w:spacing w:before="0" w:after="0"/>
              <w:jc w:val="center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7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292E22C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4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7FB5EA5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1.9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6A9D4E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2.3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21B079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2.77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17BE49B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1.78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8FDCF33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1.63</w:t>
            </w:r>
          </w:p>
        </w:tc>
      </w:tr>
      <w:tr w:rsidR="00011111" w:rsidRPr="008A0B55" w14:paraId="21419612" w14:textId="77777777" w:rsidTr="00011111">
        <w:trPr>
          <w:trHeight w:val="212"/>
        </w:trPr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A562E9F" w14:textId="77777777" w:rsidR="008A0B55" w:rsidRPr="008A0B55" w:rsidRDefault="008A0B55" w:rsidP="008A0B55">
            <w:pPr>
              <w:spacing w:before="0" w:after="0"/>
              <w:jc w:val="center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8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475CF8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6.9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7C6781A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1.5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3FA4767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1.6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391F89C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2.88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1FB495F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1.69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03A8D0A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2.54</w:t>
            </w:r>
          </w:p>
        </w:tc>
      </w:tr>
      <w:tr w:rsidR="00011111" w:rsidRPr="008A0B55" w14:paraId="18C053BA" w14:textId="77777777" w:rsidTr="00011111">
        <w:trPr>
          <w:trHeight w:val="212"/>
        </w:trPr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C26F76B" w14:textId="77777777" w:rsidR="008A0B55" w:rsidRPr="008A0B55" w:rsidRDefault="008A0B55" w:rsidP="008A0B55">
            <w:pPr>
              <w:spacing w:before="0" w:after="0"/>
              <w:jc w:val="center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9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DEEBDA2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6.3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AEDA9C6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2.3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A96D411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2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752606D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2.06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49FDAE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1.38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795CC03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1.29</w:t>
            </w:r>
          </w:p>
        </w:tc>
      </w:tr>
      <w:tr w:rsidR="00011111" w:rsidRPr="008A0B55" w14:paraId="35A18952" w14:textId="77777777" w:rsidTr="00011111">
        <w:trPr>
          <w:trHeight w:val="212"/>
        </w:trPr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558C8BC" w14:textId="77777777" w:rsidR="008A0B55" w:rsidRPr="008A0B55" w:rsidRDefault="008A0B55" w:rsidP="008A0B55">
            <w:pPr>
              <w:spacing w:before="0" w:after="0"/>
              <w:jc w:val="center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10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A1996AF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8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B68EDE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2.1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093A593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2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43EAD1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2.81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7943BC8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2.81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CC611B1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5.07</w:t>
            </w:r>
          </w:p>
        </w:tc>
      </w:tr>
      <w:tr w:rsidR="00011111" w:rsidRPr="008A0B55" w14:paraId="0ABD2061" w14:textId="77777777" w:rsidTr="00011111">
        <w:trPr>
          <w:trHeight w:val="212"/>
        </w:trPr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11DD659" w14:textId="77777777" w:rsidR="008A0B55" w:rsidRPr="008A0B55" w:rsidRDefault="008A0B55" w:rsidP="008A0B55">
            <w:pPr>
              <w:spacing w:before="0" w:after="0"/>
              <w:jc w:val="center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11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0B4D9B7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8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51122F6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2.7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D771D45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2.7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AABB1B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2.66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9D8C8E3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1.92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C9F6A47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2.33</w:t>
            </w:r>
          </w:p>
        </w:tc>
      </w:tr>
      <w:tr w:rsidR="00011111" w:rsidRPr="008A0B55" w14:paraId="411F5654" w14:textId="77777777" w:rsidTr="00011111">
        <w:trPr>
          <w:trHeight w:val="212"/>
        </w:trPr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48FE303" w14:textId="77777777" w:rsidR="008A0B55" w:rsidRPr="008A0B55" w:rsidRDefault="008A0B55" w:rsidP="008A0B55">
            <w:pPr>
              <w:spacing w:before="0" w:after="0"/>
              <w:jc w:val="center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12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F049F49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7.9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F5FB260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2.4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54AD448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2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2BEABF8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3.08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D80C75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1.4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662A34A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2.68</w:t>
            </w:r>
          </w:p>
        </w:tc>
      </w:tr>
      <w:tr w:rsidR="00011111" w:rsidRPr="008A0B55" w14:paraId="5F3DDAF1" w14:textId="77777777" w:rsidTr="00011111">
        <w:trPr>
          <w:trHeight w:val="212"/>
        </w:trPr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A3FA583" w14:textId="77777777" w:rsidR="008A0B55" w:rsidRPr="008A0B55" w:rsidRDefault="008A0B55" w:rsidP="008A0B55">
            <w:pPr>
              <w:spacing w:before="0" w:after="0"/>
              <w:jc w:val="center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13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6BD79FE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7.7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FDD239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2.6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D76C374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2.5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34FE72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3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125C4B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1.77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76B6CE8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1.93</w:t>
            </w:r>
          </w:p>
        </w:tc>
      </w:tr>
      <w:tr w:rsidR="00011111" w:rsidRPr="008A0B55" w14:paraId="25BFF9B3" w14:textId="77777777" w:rsidTr="00011111">
        <w:trPr>
          <w:trHeight w:val="212"/>
        </w:trPr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3054782" w14:textId="77777777" w:rsidR="008A0B55" w:rsidRPr="008A0B55" w:rsidRDefault="008A0B55" w:rsidP="008A0B55">
            <w:pPr>
              <w:spacing w:before="0" w:after="0"/>
              <w:jc w:val="center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14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C953F02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3.9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49F286F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1.4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8DF1C11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1.4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24487AD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3.17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A15C6FA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1.66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07F111B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1.55</w:t>
            </w:r>
          </w:p>
        </w:tc>
      </w:tr>
      <w:tr w:rsidR="00011111" w:rsidRPr="008A0B55" w14:paraId="4804233C" w14:textId="77777777" w:rsidTr="00011111">
        <w:trPr>
          <w:trHeight w:val="212"/>
        </w:trPr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0DB070B" w14:textId="77777777" w:rsidR="008A0B55" w:rsidRPr="008A0B55" w:rsidRDefault="008A0B55" w:rsidP="008A0B55">
            <w:pPr>
              <w:spacing w:before="0" w:after="0"/>
              <w:jc w:val="center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15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AA0D1E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6.8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FC6316E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2.1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633AC6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2.2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6D2BAD7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2.62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D5675CA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1.88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F19C40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1.95</w:t>
            </w:r>
          </w:p>
        </w:tc>
      </w:tr>
      <w:tr w:rsidR="00011111" w:rsidRPr="008A0B55" w14:paraId="64ED134F" w14:textId="77777777" w:rsidTr="00011111">
        <w:trPr>
          <w:trHeight w:val="212"/>
        </w:trPr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1C8826C" w14:textId="77777777" w:rsidR="008A0B55" w:rsidRPr="008A0B55" w:rsidRDefault="008A0B55" w:rsidP="008A0B55">
            <w:pPr>
              <w:spacing w:before="0" w:after="0"/>
              <w:jc w:val="center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16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44049F7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7.5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16275AE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1.6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9494BBD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1.7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EB35A0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2.72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751C28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1.64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CC60CFD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2.21</w:t>
            </w:r>
          </w:p>
        </w:tc>
      </w:tr>
      <w:tr w:rsidR="00011111" w:rsidRPr="008A0B55" w14:paraId="2E256689" w14:textId="77777777" w:rsidTr="00011111">
        <w:trPr>
          <w:trHeight w:val="212"/>
        </w:trPr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60AAFE3" w14:textId="77777777" w:rsidR="008A0B55" w:rsidRPr="008A0B55" w:rsidRDefault="008A0B55" w:rsidP="008A0B55">
            <w:pPr>
              <w:spacing w:before="0" w:after="0"/>
              <w:jc w:val="center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17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30A90C7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7.6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760D8C5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1.7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968B310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2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0AA612D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2.74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35ED8A2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2.12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8A99E29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2.59</w:t>
            </w:r>
          </w:p>
        </w:tc>
      </w:tr>
      <w:tr w:rsidR="00011111" w:rsidRPr="008A0B55" w14:paraId="5B0B4C74" w14:textId="77777777" w:rsidTr="00011111">
        <w:trPr>
          <w:trHeight w:val="212"/>
        </w:trPr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D9D9D9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BDB4EDD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b/>
                <w:bCs/>
                <w:color w:val="000000"/>
                <w:kern w:val="24"/>
                <w:szCs w:val="24"/>
              </w:rPr>
              <w:t>Average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D9D9D9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6D5DDC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6.347059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D9D9D9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B69837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1.970588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D9D9D9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CFA40EA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2.029412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D9D9D9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98F6B2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2.728824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D9D9D9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23CF284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1.814118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D9D9D9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308280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2.302941</w:t>
            </w:r>
          </w:p>
        </w:tc>
      </w:tr>
      <w:tr w:rsidR="00011111" w:rsidRPr="008A0B55" w14:paraId="28F5EB37" w14:textId="77777777" w:rsidTr="00011111">
        <w:trPr>
          <w:trHeight w:val="212"/>
        </w:trPr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D9D9D9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80E3D1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b/>
                <w:bCs/>
                <w:color w:val="000000"/>
                <w:kern w:val="24"/>
                <w:szCs w:val="24"/>
              </w:rPr>
              <w:t>SD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D9D9D9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B0B56B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1.395581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D9D9D9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82CCAAC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0.38853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D9D9D9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680B9E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0.370413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D9D9D9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7926BCA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0.272004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D9D9D9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3DF17C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0.337232</w:t>
            </w:r>
          </w:p>
        </w:tc>
        <w:tc>
          <w:tcPr>
            <w:tcW w:w="1458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D9D9D9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E65F85C" w14:textId="77777777" w:rsidR="008A0B55" w:rsidRPr="008A0B55" w:rsidRDefault="008A0B55" w:rsidP="008A0B55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8A0B55">
              <w:rPr>
                <w:rFonts w:eastAsia="Times New Roman" w:cs="Times New Roman"/>
                <w:color w:val="000000"/>
                <w:kern w:val="24"/>
                <w:szCs w:val="24"/>
              </w:rPr>
              <w:t>0.909559</w:t>
            </w:r>
          </w:p>
        </w:tc>
      </w:tr>
    </w:tbl>
    <w:p w14:paraId="3AE196DF" w14:textId="31D45890" w:rsidR="00994A3D" w:rsidRDefault="00994A3D" w:rsidP="002B4A57">
      <w:pPr>
        <w:keepNext/>
        <w:rPr>
          <w:rFonts w:cs="Times New Roman"/>
          <w:szCs w:val="24"/>
        </w:rPr>
      </w:pPr>
      <w:r w:rsidRPr="0001436A">
        <w:rPr>
          <w:rFonts w:cs="Times New Roman"/>
          <w:b/>
          <w:szCs w:val="24"/>
        </w:rPr>
        <w:t xml:space="preserve">Supplementary </w:t>
      </w:r>
      <w:r w:rsidR="00011111">
        <w:rPr>
          <w:rFonts w:cs="Times New Roman"/>
          <w:b/>
          <w:szCs w:val="24"/>
        </w:rPr>
        <w:t>Table</w:t>
      </w:r>
      <w:r w:rsidRPr="0001436A">
        <w:rPr>
          <w:rFonts w:cs="Times New Roman"/>
          <w:b/>
          <w:szCs w:val="24"/>
        </w:rPr>
        <w:t xml:space="preserve"> </w:t>
      </w:r>
      <w:r w:rsidRPr="0001436A">
        <w:rPr>
          <w:rFonts w:cs="Times New Roman"/>
          <w:b/>
          <w:szCs w:val="24"/>
        </w:rPr>
        <w:fldChar w:fldCharType="begin"/>
      </w:r>
      <w:r w:rsidRPr="0001436A">
        <w:rPr>
          <w:rFonts w:cs="Times New Roman"/>
          <w:b/>
          <w:szCs w:val="24"/>
        </w:rPr>
        <w:instrText xml:space="preserve"> SEQ Figure \* ARABIC </w:instrText>
      </w:r>
      <w:r w:rsidRPr="0001436A">
        <w:rPr>
          <w:rFonts w:cs="Times New Roman"/>
          <w:b/>
          <w:szCs w:val="24"/>
        </w:rPr>
        <w:fldChar w:fldCharType="separate"/>
      </w:r>
      <w:r w:rsidR="00ED20B5">
        <w:rPr>
          <w:rFonts w:cs="Times New Roman"/>
          <w:b/>
          <w:noProof/>
          <w:szCs w:val="24"/>
        </w:rPr>
        <w:t>1</w:t>
      </w:r>
      <w:r w:rsidRPr="0001436A">
        <w:rPr>
          <w:rFonts w:cs="Times New Roman"/>
          <w:b/>
          <w:szCs w:val="24"/>
        </w:rPr>
        <w:fldChar w:fldCharType="end"/>
      </w:r>
      <w:r w:rsidRPr="0001436A">
        <w:rPr>
          <w:rFonts w:cs="Times New Roman"/>
          <w:b/>
          <w:szCs w:val="24"/>
        </w:rPr>
        <w:t>.</w:t>
      </w:r>
      <w:r w:rsidRPr="001549D3">
        <w:rPr>
          <w:rFonts w:cs="Times New Roman"/>
          <w:szCs w:val="24"/>
        </w:rPr>
        <w:t xml:space="preserve"> </w:t>
      </w:r>
      <w:r w:rsidR="0052015B" w:rsidRPr="0052015B">
        <w:rPr>
          <w:rFonts w:cs="Times New Roman"/>
          <w:szCs w:val="24"/>
        </w:rPr>
        <w:t>Table of echo</w:t>
      </w:r>
      <w:r w:rsidR="0052015B">
        <w:rPr>
          <w:rFonts w:cs="Times New Roman"/>
          <w:szCs w:val="24"/>
        </w:rPr>
        <w:t>cardiographic</w:t>
      </w:r>
      <w:r w:rsidR="0052015B" w:rsidRPr="0052015B">
        <w:rPr>
          <w:rFonts w:cs="Times New Roman"/>
          <w:szCs w:val="24"/>
        </w:rPr>
        <w:t xml:space="preserve"> measures for each donor, assessed before surgery</w:t>
      </w:r>
      <w:r w:rsidRPr="001549D3">
        <w:rPr>
          <w:rFonts w:cs="Times New Roman"/>
          <w:szCs w:val="24"/>
        </w:rPr>
        <w:t xml:space="preserve">. </w:t>
      </w:r>
    </w:p>
    <w:p w14:paraId="4812BA74" w14:textId="77777777" w:rsidR="009C0D73" w:rsidRDefault="009C0D73" w:rsidP="002B4A57">
      <w:pPr>
        <w:keepNext/>
        <w:rPr>
          <w:rFonts w:cs="Times New Roman"/>
          <w:szCs w:val="24"/>
        </w:rPr>
      </w:pPr>
    </w:p>
    <w:p w14:paraId="1ACCAE68" w14:textId="68D47207" w:rsidR="009C0D73" w:rsidRDefault="009C0D73" w:rsidP="000F7E02">
      <w:pPr>
        <w:pStyle w:val="ListParagraph"/>
        <w:keepNext/>
        <w:pageBreakBefore/>
        <w:numPr>
          <w:ilvl w:val="0"/>
          <w:numId w:val="20"/>
        </w:numPr>
        <w:ind w:left="1282"/>
        <w:rPr>
          <w:b/>
          <w:bCs/>
        </w:rPr>
      </w:pPr>
      <w:r w:rsidRPr="009C0D73">
        <w:rPr>
          <w:b/>
          <w:bCs/>
        </w:rPr>
        <w:lastRenderedPageBreak/>
        <w:t>Supplementary Table 2</w:t>
      </w:r>
      <w:r w:rsidR="000F7E02">
        <w:rPr>
          <w:b/>
          <w:bCs/>
        </w:rPr>
        <w:t xml:space="preserve"> </w:t>
      </w:r>
    </w:p>
    <w:tbl>
      <w:tblPr>
        <w:tblW w:w="5580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160"/>
        <w:gridCol w:w="1300"/>
        <w:gridCol w:w="1280"/>
        <w:gridCol w:w="1840"/>
      </w:tblGrid>
      <w:tr w:rsidR="001E148D" w:rsidRPr="001E148D" w14:paraId="68548B20" w14:textId="77777777" w:rsidTr="001E148D">
        <w:trPr>
          <w:trHeight w:val="306"/>
        </w:trPr>
        <w:tc>
          <w:tcPr>
            <w:tcW w:w="116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D9D9D9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0F7F56D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b/>
                <w:bCs/>
                <w:color w:val="000000"/>
                <w:kern w:val="24"/>
                <w:szCs w:val="24"/>
              </w:rPr>
              <w:t>Sample ID</w:t>
            </w:r>
          </w:p>
        </w:tc>
        <w:tc>
          <w:tcPr>
            <w:tcW w:w="130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D9D9D9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38F5B25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b/>
                <w:bCs/>
                <w:color w:val="000000"/>
                <w:kern w:val="24"/>
                <w:szCs w:val="24"/>
              </w:rPr>
              <w:t>Age (years)</w:t>
            </w:r>
          </w:p>
        </w:tc>
        <w:tc>
          <w:tcPr>
            <w:tcW w:w="128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D9D9D9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DA880B8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b/>
                <w:bCs/>
                <w:color w:val="000000"/>
                <w:kern w:val="24"/>
                <w:szCs w:val="24"/>
              </w:rPr>
              <w:t>Gender</w:t>
            </w:r>
          </w:p>
        </w:tc>
        <w:tc>
          <w:tcPr>
            <w:tcW w:w="184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D9D9D9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45EEA70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b/>
                <w:bCs/>
                <w:color w:val="000000"/>
                <w:kern w:val="24"/>
                <w:szCs w:val="24"/>
              </w:rPr>
              <w:t>Thickness (µm)</w:t>
            </w:r>
          </w:p>
        </w:tc>
      </w:tr>
      <w:tr w:rsidR="001E148D" w:rsidRPr="001E148D" w14:paraId="57E2D0B3" w14:textId="77777777" w:rsidTr="001E148D">
        <w:trPr>
          <w:trHeight w:val="306"/>
        </w:trPr>
        <w:tc>
          <w:tcPr>
            <w:tcW w:w="116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E6A2C8F" w14:textId="77777777" w:rsidR="001E148D" w:rsidRPr="001E148D" w:rsidRDefault="001E148D" w:rsidP="001E148D">
            <w:pPr>
              <w:spacing w:before="0" w:after="0"/>
              <w:jc w:val="center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1</w:t>
            </w:r>
          </w:p>
        </w:tc>
        <w:tc>
          <w:tcPr>
            <w:tcW w:w="130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A3C2CF0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55</w:t>
            </w:r>
          </w:p>
        </w:tc>
        <w:tc>
          <w:tcPr>
            <w:tcW w:w="128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194B581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M</w:t>
            </w:r>
          </w:p>
        </w:tc>
        <w:tc>
          <w:tcPr>
            <w:tcW w:w="184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103BFD4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587.6</w:t>
            </w:r>
          </w:p>
        </w:tc>
      </w:tr>
      <w:tr w:rsidR="001E148D" w:rsidRPr="001E148D" w14:paraId="47B00E20" w14:textId="77777777" w:rsidTr="001E148D">
        <w:trPr>
          <w:trHeight w:val="306"/>
        </w:trPr>
        <w:tc>
          <w:tcPr>
            <w:tcW w:w="116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36D5512" w14:textId="77777777" w:rsidR="001E148D" w:rsidRPr="001E148D" w:rsidRDefault="001E148D" w:rsidP="001E148D">
            <w:pPr>
              <w:spacing w:before="0" w:after="0"/>
              <w:jc w:val="center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2</w:t>
            </w:r>
          </w:p>
        </w:tc>
        <w:tc>
          <w:tcPr>
            <w:tcW w:w="130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465588D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75</w:t>
            </w:r>
          </w:p>
        </w:tc>
        <w:tc>
          <w:tcPr>
            <w:tcW w:w="128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F02D7DD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F</w:t>
            </w:r>
          </w:p>
        </w:tc>
        <w:tc>
          <w:tcPr>
            <w:tcW w:w="184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B200D6D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682.7</w:t>
            </w:r>
          </w:p>
        </w:tc>
      </w:tr>
      <w:tr w:rsidR="001E148D" w:rsidRPr="001E148D" w14:paraId="2437895F" w14:textId="77777777" w:rsidTr="001E148D">
        <w:trPr>
          <w:trHeight w:val="306"/>
        </w:trPr>
        <w:tc>
          <w:tcPr>
            <w:tcW w:w="116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81AC175" w14:textId="77777777" w:rsidR="001E148D" w:rsidRPr="001E148D" w:rsidRDefault="001E148D" w:rsidP="001E148D">
            <w:pPr>
              <w:spacing w:before="0" w:after="0"/>
              <w:jc w:val="center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3</w:t>
            </w:r>
          </w:p>
        </w:tc>
        <w:tc>
          <w:tcPr>
            <w:tcW w:w="130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57C8B8E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56</w:t>
            </w:r>
          </w:p>
        </w:tc>
        <w:tc>
          <w:tcPr>
            <w:tcW w:w="128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602AF8F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F</w:t>
            </w:r>
          </w:p>
        </w:tc>
        <w:tc>
          <w:tcPr>
            <w:tcW w:w="184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015ED25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725.9</w:t>
            </w:r>
          </w:p>
        </w:tc>
      </w:tr>
      <w:tr w:rsidR="001E148D" w:rsidRPr="001E148D" w14:paraId="1F40A801" w14:textId="77777777" w:rsidTr="001E148D">
        <w:trPr>
          <w:trHeight w:val="306"/>
        </w:trPr>
        <w:tc>
          <w:tcPr>
            <w:tcW w:w="116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19DCEB1" w14:textId="77777777" w:rsidR="001E148D" w:rsidRPr="001E148D" w:rsidRDefault="001E148D" w:rsidP="001E148D">
            <w:pPr>
              <w:spacing w:before="0" w:after="0"/>
              <w:jc w:val="center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4</w:t>
            </w:r>
          </w:p>
        </w:tc>
        <w:tc>
          <w:tcPr>
            <w:tcW w:w="130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E0F133A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75</w:t>
            </w:r>
          </w:p>
        </w:tc>
        <w:tc>
          <w:tcPr>
            <w:tcW w:w="128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3615104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F</w:t>
            </w:r>
          </w:p>
        </w:tc>
        <w:tc>
          <w:tcPr>
            <w:tcW w:w="184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76DED98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619</w:t>
            </w:r>
          </w:p>
        </w:tc>
      </w:tr>
      <w:tr w:rsidR="001E148D" w:rsidRPr="001E148D" w14:paraId="71DB1C62" w14:textId="77777777" w:rsidTr="001E148D">
        <w:trPr>
          <w:trHeight w:val="306"/>
        </w:trPr>
        <w:tc>
          <w:tcPr>
            <w:tcW w:w="116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E79E24B" w14:textId="77777777" w:rsidR="001E148D" w:rsidRPr="001E148D" w:rsidRDefault="001E148D" w:rsidP="001E148D">
            <w:pPr>
              <w:spacing w:before="0" w:after="0"/>
              <w:jc w:val="center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5</w:t>
            </w:r>
          </w:p>
        </w:tc>
        <w:tc>
          <w:tcPr>
            <w:tcW w:w="130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4EB0600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57</w:t>
            </w:r>
          </w:p>
        </w:tc>
        <w:tc>
          <w:tcPr>
            <w:tcW w:w="128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521506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M</w:t>
            </w:r>
          </w:p>
        </w:tc>
        <w:tc>
          <w:tcPr>
            <w:tcW w:w="184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FD7E18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628.7</w:t>
            </w:r>
          </w:p>
        </w:tc>
      </w:tr>
      <w:tr w:rsidR="001E148D" w:rsidRPr="001E148D" w14:paraId="21B71ADE" w14:textId="77777777" w:rsidTr="001E148D">
        <w:trPr>
          <w:trHeight w:val="306"/>
        </w:trPr>
        <w:tc>
          <w:tcPr>
            <w:tcW w:w="116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DCC83F" w14:textId="77777777" w:rsidR="001E148D" w:rsidRPr="001E148D" w:rsidRDefault="001E148D" w:rsidP="001E148D">
            <w:pPr>
              <w:spacing w:before="0" w:after="0"/>
              <w:jc w:val="center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6</w:t>
            </w:r>
          </w:p>
        </w:tc>
        <w:tc>
          <w:tcPr>
            <w:tcW w:w="130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FB016A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64</w:t>
            </w:r>
          </w:p>
        </w:tc>
        <w:tc>
          <w:tcPr>
            <w:tcW w:w="128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7201F8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F</w:t>
            </w:r>
          </w:p>
        </w:tc>
        <w:tc>
          <w:tcPr>
            <w:tcW w:w="184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9C2655B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439.9</w:t>
            </w:r>
          </w:p>
        </w:tc>
      </w:tr>
      <w:tr w:rsidR="001E148D" w:rsidRPr="001E148D" w14:paraId="5C83F8C6" w14:textId="77777777" w:rsidTr="001E148D">
        <w:trPr>
          <w:trHeight w:val="306"/>
        </w:trPr>
        <w:tc>
          <w:tcPr>
            <w:tcW w:w="116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88E8314" w14:textId="77777777" w:rsidR="001E148D" w:rsidRPr="001E148D" w:rsidRDefault="001E148D" w:rsidP="001E148D">
            <w:pPr>
              <w:spacing w:before="0" w:after="0"/>
              <w:jc w:val="center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7</w:t>
            </w:r>
          </w:p>
        </w:tc>
        <w:tc>
          <w:tcPr>
            <w:tcW w:w="130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E47543B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73</w:t>
            </w:r>
          </w:p>
        </w:tc>
        <w:tc>
          <w:tcPr>
            <w:tcW w:w="128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773D96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F</w:t>
            </w:r>
          </w:p>
        </w:tc>
        <w:tc>
          <w:tcPr>
            <w:tcW w:w="184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682A1C0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353.3</w:t>
            </w:r>
          </w:p>
        </w:tc>
      </w:tr>
      <w:tr w:rsidR="001E148D" w:rsidRPr="001E148D" w14:paraId="1F5A6385" w14:textId="77777777" w:rsidTr="001E148D">
        <w:trPr>
          <w:trHeight w:val="306"/>
        </w:trPr>
        <w:tc>
          <w:tcPr>
            <w:tcW w:w="116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EB9C58" w14:textId="77777777" w:rsidR="001E148D" w:rsidRPr="001E148D" w:rsidRDefault="001E148D" w:rsidP="001E148D">
            <w:pPr>
              <w:spacing w:before="0" w:after="0"/>
              <w:jc w:val="center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8</w:t>
            </w:r>
          </w:p>
        </w:tc>
        <w:tc>
          <w:tcPr>
            <w:tcW w:w="130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2D9C2B2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60</w:t>
            </w:r>
          </w:p>
        </w:tc>
        <w:tc>
          <w:tcPr>
            <w:tcW w:w="128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0F01A0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M</w:t>
            </w:r>
          </w:p>
        </w:tc>
        <w:tc>
          <w:tcPr>
            <w:tcW w:w="184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5BE4498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425.3</w:t>
            </w:r>
          </w:p>
        </w:tc>
      </w:tr>
      <w:tr w:rsidR="001E148D" w:rsidRPr="001E148D" w14:paraId="6EBE28D5" w14:textId="77777777" w:rsidTr="001E148D">
        <w:trPr>
          <w:trHeight w:val="306"/>
        </w:trPr>
        <w:tc>
          <w:tcPr>
            <w:tcW w:w="116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A8B929" w14:textId="77777777" w:rsidR="001E148D" w:rsidRPr="001E148D" w:rsidRDefault="001E148D" w:rsidP="001E148D">
            <w:pPr>
              <w:spacing w:before="0" w:after="0"/>
              <w:jc w:val="center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9</w:t>
            </w:r>
          </w:p>
        </w:tc>
        <w:tc>
          <w:tcPr>
            <w:tcW w:w="130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8D43D8E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53</w:t>
            </w:r>
          </w:p>
        </w:tc>
        <w:tc>
          <w:tcPr>
            <w:tcW w:w="128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14A1407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F</w:t>
            </w:r>
          </w:p>
        </w:tc>
        <w:tc>
          <w:tcPr>
            <w:tcW w:w="184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1EF272A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362.5</w:t>
            </w:r>
          </w:p>
        </w:tc>
      </w:tr>
      <w:tr w:rsidR="001E148D" w:rsidRPr="001E148D" w14:paraId="45A42594" w14:textId="77777777" w:rsidTr="001E148D">
        <w:trPr>
          <w:trHeight w:val="306"/>
        </w:trPr>
        <w:tc>
          <w:tcPr>
            <w:tcW w:w="116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0316486" w14:textId="77777777" w:rsidR="001E148D" w:rsidRPr="001E148D" w:rsidRDefault="001E148D" w:rsidP="001E148D">
            <w:pPr>
              <w:spacing w:before="0" w:after="0"/>
              <w:jc w:val="center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10</w:t>
            </w:r>
          </w:p>
        </w:tc>
        <w:tc>
          <w:tcPr>
            <w:tcW w:w="130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1EA26F2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75</w:t>
            </w:r>
          </w:p>
        </w:tc>
        <w:tc>
          <w:tcPr>
            <w:tcW w:w="128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EE4E995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M</w:t>
            </w:r>
          </w:p>
        </w:tc>
        <w:tc>
          <w:tcPr>
            <w:tcW w:w="184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E1C089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474.2</w:t>
            </w:r>
          </w:p>
        </w:tc>
      </w:tr>
      <w:tr w:rsidR="001E148D" w:rsidRPr="001E148D" w14:paraId="50317C78" w14:textId="77777777" w:rsidTr="001E148D">
        <w:trPr>
          <w:trHeight w:val="306"/>
        </w:trPr>
        <w:tc>
          <w:tcPr>
            <w:tcW w:w="116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542887D" w14:textId="77777777" w:rsidR="001E148D" w:rsidRPr="001E148D" w:rsidRDefault="001E148D" w:rsidP="001E148D">
            <w:pPr>
              <w:spacing w:before="0" w:after="0"/>
              <w:jc w:val="center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11</w:t>
            </w:r>
          </w:p>
        </w:tc>
        <w:tc>
          <w:tcPr>
            <w:tcW w:w="130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47B0891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67</w:t>
            </w:r>
          </w:p>
        </w:tc>
        <w:tc>
          <w:tcPr>
            <w:tcW w:w="128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F045E65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M</w:t>
            </w:r>
          </w:p>
        </w:tc>
        <w:tc>
          <w:tcPr>
            <w:tcW w:w="184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5A6199E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1513.9</w:t>
            </w:r>
          </w:p>
        </w:tc>
      </w:tr>
      <w:tr w:rsidR="001E148D" w:rsidRPr="001E148D" w14:paraId="4F1D9525" w14:textId="77777777" w:rsidTr="001E148D">
        <w:trPr>
          <w:trHeight w:val="306"/>
        </w:trPr>
        <w:tc>
          <w:tcPr>
            <w:tcW w:w="116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580D8AB" w14:textId="77777777" w:rsidR="001E148D" w:rsidRPr="001E148D" w:rsidRDefault="001E148D" w:rsidP="001E148D">
            <w:pPr>
              <w:spacing w:before="0" w:after="0"/>
              <w:jc w:val="center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12</w:t>
            </w:r>
          </w:p>
        </w:tc>
        <w:tc>
          <w:tcPr>
            <w:tcW w:w="130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B04E021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51</w:t>
            </w:r>
          </w:p>
        </w:tc>
        <w:tc>
          <w:tcPr>
            <w:tcW w:w="128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5171AD1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M</w:t>
            </w:r>
          </w:p>
        </w:tc>
        <w:tc>
          <w:tcPr>
            <w:tcW w:w="184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26CB30B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731.5</w:t>
            </w:r>
          </w:p>
        </w:tc>
      </w:tr>
      <w:tr w:rsidR="001E148D" w:rsidRPr="001E148D" w14:paraId="57B88AFD" w14:textId="77777777" w:rsidTr="001E148D">
        <w:trPr>
          <w:trHeight w:val="306"/>
        </w:trPr>
        <w:tc>
          <w:tcPr>
            <w:tcW w:w="116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EF98DD" w14:textId="77777777" w:rsidR="001E148D" w:rsidRPr="001E148D" w:rsidRDefault="001E148D" w:rsidP="001E148D">
            <w:pPr>
              <w:spacing w:before="0" w:after="0"/>
              <w:jc w:val="center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13</w:t>
            </w:r>
          </w:p>
        </w:tc>
        <w:tc>
          <w:tcPr>
            <w:tcW w:w="130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C829C1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65</w:t>
            </w:r>
          </w:p>
        </w:tc>
        <w:tc>
          <w:tcPr>
            <w:tcW w:w="128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FF6B849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M</w:t>
            </w:r>
          </w:p>
        </w:tc>
        <w:tc>
          <w:tcPr>
            <w:tcW w:w="184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708CD4A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1129.2</w:t>
            </w:r>
          </w:p>
        </w:tc>
      </w:tr>
      <w:tr w:rsidR="001E148D" w:rsidRPr="001E148D" w14:paraId="66D3BBBB" w14:textId="77777777" w:rsidTr="001E148D">
        <w:trPr>
          <w:trHeight w:val="306"/>
        </w:trPr>
        <w:tc>
          <w:tcPr>
            <w:tcW w:w="116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DB8F675" w14:textId="77777777" w:rsidR="001E148D" w:rsidRPr="001E148D" w:rsidRDefault="001E148D" w:rsidP="001E148D">
            <w:pPr>
              <w:spacing w:before="0" w:after="0"/>
              <w:jc w:val="center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14</w:t>
            </w:r>
          </w:p>
        </w:tc>
        <w:tc>
          <w:tcPr>
            <w:tcW w:w="130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BD3CB96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72</w:t>
            </w:r>
          </w:p>
        </w:tc>
        <w:tc>
          <w:tcPr>
            <w:tcW w:w="128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735EE3E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M</w:t>
            </w:r>
          </w:p>
        </w:tc>
        <w:tc>
          <w:tcPr>
            <w:tcW w:w="184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019591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302.4</w:t>
            </w:r>
          </w:p>
        </w:tc>
      </w:tr>
      <w:tr w:rsidR="001E148D" w:rsidRPr="001E148D" w14:paraId="6587A171" w14:textId="77777777" w:rsidTr="001E148D">
        <w:trPr>
          <w:trHeight w:val="306"/>
        </w:trPr>
        <w:tc>
          <w:tcPr>
            <w:tcW w:w="116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3D5EFE4" w14:textId="77777777" w:rsidR="001E148D" w:rsidRPr="001E148D" w:rsidRDefault="001E148D" w:rsidP="001E148D">
            <w:pPr>
              <w:spacing w:before="0" w:after="0"/>
              <w:jc w:val="center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15</w:t>
            </w:r>
          </w:p>
        </w:tc>
        <w:tc>
          <w:tcPr>
            <w:tcW w:w="130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160DA71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85</w:t>
            </w:r>
          </w:p>
        </w:tc>
        <w:tc>
          <w:tcPr>
            <w:tcW w:w="128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BA8E803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M</w:t>
            </w:r>
          </w:p>
        </w:tc>
        <w:tc>
          <w:tcPr>
            <w:tcW w:w="184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9D96F17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1954.8</w:t>
            </w:r>
          </w:p>
        </w:tc>
      </w:tr>
      <w:tr w:rsidR="001E148D" w:rsidRPr="001E148D" w14:paraId="56CAE57C" w14:textId="77777777" w:rsidTr="001E148D">
        <w:trPr>
          <w:trHeight w:val="306"/>
        </w:trPr>
        <w:tc>
          <w:tcPr>
            <w:tcW w:w="116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F494EF5" w14:textId="77777777" w:rsidR="001E148D" w:rsidRPr="001E148D" w:rsidRDefault="001E148D" w:rsidP="001E148D">
            <w:pPr>
              <w:spacing w:before="0" w:after="0"/>
              <w:jc w:val="center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16</w:t>
            </w:r>
          </w:p>
        </w:tc>
        <w:tc>
          <w:tcPr>
            <w:tcW w:w="130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A66DDDA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69</w:t>
            </w:r>
          </w:p>
        </w:tc>
        <w:tc>
          <w:tcPr>
            <w:tcW w:w="128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59CDA9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M</w:t>
            </w:r>
          </w:p>
        </w:tc>
        <w:tc>
          <w:tcPr>
            <w:tcW w:w="184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B33A197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514.2</w:t>
            </w:r>
          </w:p>
        </w:tc>
      </w:tr>
      <w:tr w:rsidR="001E148D" w:rsidRPr="001E148D" w14:paraId="19175A7A" w14:textId="77777777" w:rsidTr="001E148D">
        <w:trPr>
          <w:trHeight w:val="306"/>
        </w:trPr>
        <w:tc>
          <w:tcPr>
            <w:tcW w:w="116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0D2B8C3" w14:textId="77777777" w:rsidR="001E148D" w:rsidRPr="001E148D" w:rsidRDefault="001E148D" w:rsidP="001E148D">
            <w:pPr>
              <w:spacing w:before="0" w:after="0"/>
              <w:jc w:val="center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17</w:t>
            </w:r>
          </w:p>
        </w:tc>
        <w:tc>
          <w:tcPr>
            <w:tcW w:w="130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F06EE33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53</w:t>
            </w:r>
          </w:p>
        </w:tc>
        <w:tc>
          <w:tcPr>
            <w:tcW w:w="128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ED00CD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F</w:t>
            </w:r>
          </w:p>
        </w:tc>
        <w:tc>
          <w:tcPr>
            <w:tcW w:w="184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A44B66D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830.3</w:t>
            </w:r>
          </w:p>
        </w:tc>
      </w:tr>
      <w:tr w:rsidR="001E148D" w:rsidRPr="001E148D" w14:paraId="7C6E5F69" w14:textId="77777777" w:rsidTr="001E148D">
        <w:trPr>
          <w:trHeight w:val="306"/>
        </w:trPr>
        <w:tc>
          <w:tcPr>
            <w:tcW w:w="116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D9D9D9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FF6BCDC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b/>
                <w:bCs/>
                <w:color w:val="000000"/>
                <w:kern w:val="24"/>
                <w:szCs w:val="24"/>
              </w:rPr>
              <w:t>Median</w:t>
            </w:r>
          </w:p>
        </w:tc>
        <w:tc>
          <w:tcPr>
            <w:tcW w:w="130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D0CECE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7B802CA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65</w:t>
            </w:r>
          </w:p>
        </w:tc>
        <w:tc>
          <w:tcPr>
            <w:tcW w:w="128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D0CECE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94FC211" w14:textId="6F076236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N</w:t>
            </w:r>
            <w:r w:rsidR="00815A21">
              <w:rPr>
                <w:rFonts w:eastAsia="Times New Roman" w:cs="Times New Roman"/>
                <w:color w:val="000000"/>
                <w:kern w:val="24"/>
                <w:szCs w:val="24"/>
              </w:rPr>
              <w:t>/</w:t>
            </w: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A</w:t>
            </w:r>
          </w:p>
        </w:tc>
        <w:tc>
          <w:tcPr>
            <w:tcW w:w="184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D0CECE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3D4F957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619</w:t>
            </w:r>
          </w:p>
        </w:tc>
      </w:tr>
      <w:tr w:rsidR="001E148D" w:rsidRPr="001E148D" w14:paraId="78662D0B" w14:textId="77777777" w:rsidTr="001E148D">
        <w:trPr>
          <w:trHeight w:val="306"/>
        </w:trPr>
        <w:tc>
          <w:tcPr>
            <w:tcW w:w="116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D9D9D9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14F330F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b/>
                <w:bCs/>
                <w:color w:val="000000"/>
                <w:kern w:val="24"/>
                <w:szCs w:val="24"/>
              </w:rPr>
              <w:t>Average</w:t>
            </w:r>
          </w:p>
        </w:tc>
        <w:tc>
          <w:tcPr>
            <w:tcW w:w="130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D0CECE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666A04A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65</w:t>
            </w:r>
          </w:p>
        </w:tc>
        <w:tc>
          <w:tcPr>
            <w:tcW w:w="128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D0CECE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A20088D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58.8% M</w:t>
            </w:r>
          </w:p>
        </w:tc>
        <w:tc>
          <w:tcPr>
            <w:tcW w:w="184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D0CECE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F508F9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722.0824</w:t>
            </w:r>
          </w:p>
        </w:tc>
      </w:tr>
      <w:tr w:rsidR="001E148D" w:rsidRPr="001E148D" w14:paraId="024CCB78" w14:textId="77777777" w:rsidTr="001E148D">
        <w:trPr>
          <w:trHeight w:val="306"/>
        </w:trPr>
        <w:tc>
          <w:tcPr>
            <w:tcW w:w="116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D9D9D9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2DAF11E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b/>
                <w:bCs/>
                <w:color w:val="000000"/>
                <w:kern w:val="24"/>
                <w:szCs w:val="24"/>
              </w:rPr>
              <w:t>SD</w:t>
            </w:r>
          </w:p>
        </w:tc>
        <w:tc>
          <w:tcPr>
            <w:tcW w:w="130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D0CECE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460B197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9.962429</w:t>
            </w:r>
          </w:p>
        </w:tc>
        <w:tc>
          <w:tcPr>
            <w:tcW w:w="128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D0CECE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C89AF59" w14:textId="4328EEE8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N</w:t>
            </w:r>
            <w:r>
              <w:rPr>
                <w:rFonts w:eastAsia="Times New Roman" w:cs="Times New Roman"/>
                <w:color w:val="000000"/>
                <w:kern w:val="24"/>
                <w:szCs w:val="24"/>
              </w:rPr>
              <w:t>/</w:t>
            </w: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A</w:t>
            </w:r>
          </w:p>
        </w:tc>
        <w:tc>
          <w:tcPr>
            <w:tcW w:w="1840" w:type="dxa"/>
            <w:tcBorders>
              <w:top w:val="single" w:sz="8" w:space="0" w:color="D9D9D9"/>
              <w:left w:val="single" w:sz="8" w:space="0" w:color="D9D9D9"/>
              <w:bottom w:val="single" w:sz="8" w:space="0" w:color="D9D9D9"/>
              <w:right w:val="single" w:sz="8" w:space="0" w:color="D9D9D9"/>
            </w:tcBorders>
            <w:shd w:val="clear" w:color="auto" w:fill="D0CECE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918AA5F" w14:textId="77777777" w:rsidR="001E148D" w:rsidRPr="001E148D" w:rsidRDefault="001E148D" w:rsidP="001E148D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1E148D">
              <w:rPr>
                <w:rFonts w:eastAsia="Times New Roman" w:cs="Times New Roman"/>
                <w:color w:val="000000"/>
                <w:kern w:val="24"/>
                <w:szCs w:val="24"/>
              </w:rPr>
              <w:t>438.5281</w:t>
            </w:r>
          </w:p>
        </w:tc>
      </w:tr>
    </w:tbl>
    <w:p w14:paraId="7B65BC41" w14:textId="5D1210A7" w:rsidR="00DE23E8" w:rsidRDefault="001E148D" w:rsidP="00654E8F">
      <w:pPr>
        <w:spacing w:before="240"/>
        <w:rPr>
          <w:rFonts w:cs="Times New Roman"/>
          <w:bCs/>
          <w:szCs w:val="24"/>
        </w:rPr>
      </w:pPr>
      <w:r w:rsidRPr="0001436A">
        <w:rPr>
          <w:rFonts w:cs="Times New Roman"/>
          <w:b/>
          <w:szCs w:val="24"/>
        </w:rPr>
        <w:t xml:space="preserve">Supplementary </w:t>
      </w:r>
      <w:r>
        <w:rPr>
          <w:rFonts w:cs="Times New Roman"/>
          <w:b/>
          <w:szCs w:val="24"/>
        </w:rPr>
        <w:t>Table</w:t>
      </w:r>
      <w:r w:rsidRPr="0001436A">
        <w:rPr>
          <w:rFonts w:cs="Times New Roman"/>
          <w:b/>
          <w:szCs w:val="24"/>
        </w:rPr>
        <w:t xml:space="preserve"> </w:t>
      </w:r>
      <w:r>
        <w:rPr>
          <w:rFonts w:cs="Times New Roman"/>
          <w:b/>
          <w:szCs w:val="24"/>
        </w:rPr>
        <w:t>2</w:t>
      </w:r>
      <w:r w:rsidR="00815A21">
        <w:rPr>
          <w:rFonts w:cs="Times New Roman"/>
          <w:b/>
          <w:szCs w:val="24"/>
        </w:rPr>
        <w:t xml:space="preserve">. </w:t>
      </w:r>
      <w:r w:rsidR="00815A21" w:rsidRPr="00815A21">
        <w:rPr>
          <w:rFonts w:cs="Times New Roman"/>
          <w:bCs/>
          <w:szCs w:val="24"/>
        </w:rPr>
        <w:t>Table of age (years), gender (male, M or female, F) and mitral valve thickness (µm) for each donor from biopsy sample.</w:t>
      </w:r>
      <w:r w:rsidR="00352D45">
        <w:rPr>
          <w:rFonts w:cs="Times New Roman"/>
          <w:bCs/>
          <w:szCs w:val="24"/>
        </w:rPr>
        <w:t xml:space="preserve"> N/A, no</w:t>
      </w:r>
      <w:r w:rsidR="006B2883">
        <w:rPr>
          <w:rFonts w:cs="Times New Roman"/>
          <w:bCs/>
          <w:szCs w:val="24"/>
        </w:rPr>
        <w:t xml:space="preserve">t </w:t>
      </w:r>
      <w:r w:rsidR="00352D45">
        <w:rPr>
          <w:rFonts w:cs="Times New Roman"/>
          <w:bCs/>
          <w:szCs w:val="24"/>
        </w:rPr>
        <w:t>applicable</w:t>
      </w:r>
      <w:r w:rsidR="006B2883">
        <w:rPr>
          <w:rFonts w:cs="Times New Roman"/>
          <w:bCs/>
          <w:szCs w:val="24"/>
        </w:rPr>
        <w:t>.</w:t>
      </w:r>
    </w:p>
    <w:p w14:paraId="2ACE638A" w14:textId="4D30B650" w:rsidR="001A52FC" w:rsidRDefault="001A52FC" w:rsidP="001A52FC">
      <w:pPr>
        <w:pStyle w:val="ListParagraph"/>
        <w:keepNext/>
        <w:pageBreakBefore/>
        <w:numPr>
          <w:ilvl w:val="0"/>
          <w:numId w:val="20"/>
        </w:numPr>
        <w:ind w:left="1282"/>
        <w:rPr>
          <w:b/>
          <w:bCs/>
        </w:rPr>
      </w:pPr>
      <w:r w:rsidRPr="009C0D73">
        <w:rPr>
          <w:b/>
          <w:bCs/>
        </w:rPr>
        <w:lastRenderedPageBreak/>
        <w:t xml:space="preserve">Supplementary Table </w:t>
      </w:r>
      <w:r>
        <w:rPr>
          <w:b/>
          <w:bCs/>
        </w:rPr>
        <w:t>3</w:t>
      </w:r>
    </w:p>
    <w:tbl>
      <w:tblPr>
        <w:tblW w:w="9934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187"/>
        <w:gridCol w:w="1186"/>
        <w:gridCol w:w="1186"/>
        <w:gridCol w:w="1191"/>
        <w:gridCol w:w="428"/>
        <w:gridCol w:w="1189"/>
        <w:gridCol w:w="1187"/>
        <w:gridCol w:w="1187"/>
        <w:gridCol w:w="1187"/>
        <w:gridCol w:w="6"/>
      </w:tblGrid>
      <w:tr w:rsidR="00B47778" w:rsidRPr="00B05C4F" w14:paraId="145723A1" w14:textId="77777777" w:rsidTr="00AF66C8">
        <w:trPr>
          <w:trHeight w:val="187"/>
        </w:trPr>
        <w:tc>
          <w:tcPr>
            <w:tcW w:w="475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CDA4734" w14:textId="77777777" w:rsidR="00B47778" w:rsidRPr="00B05C4F" w:rsidRDefault="00B47778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MSMR vs SMR</w:t>
            </w:r>
          </w:p>
        </w:tc>
        <w:tc>
          <w:tcPr>
            <w:tcW w:w="4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EA7ABF" w14:textId="77777777" w:rsidR="00B47778" w:rsidRPr="00B05C4F" w:rsidRDefault="00B47778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475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A73B799" w14:textId="77777777" w:rsidR="00B47778" w:rsidRPr="00B05C4F" w:rsidRDefault="00B47778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Linear Correlation to MR</w:t>
            </w:r>
          </w:p>
        </w:tc>
      </w:tr>
      <w:tr w:rsidR="00B47778" w:rsidRPr="00B05C4F" w14:paraId="6AAEA7BF" w14:textId="77777777" w:rsidTr="00AF66C8">
        <w:trPr>
          <w:gridAfter w:val="1"/>
          <w:wAfter w:w="6" w:type="dxa"/>
          <w:trHeight w:val="187"/>
        </w:trPr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E7E6E6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DFE900F" w14:textId="77777777" w:rsidR="00B47778" w:rsidRPr="00B05C4F" w:rsidRDefault="00B47778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proofErr w:type="spellStart"/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Gene_name</w:t>
            </w:r>
            <w:proofErr w:type="spellEnd"/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E7E6E6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9E96E9B" w14:textId="77777777" w:rsidR="00B47778" w:rsidRPr="00B05C4F" w:rsidRDefault="00B47778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p value</w:t>
            </w: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E7E6E6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B452485" w14:textId="77777777" w:rsidR="00B47778" w:rsidRPr="00B05C4F" w:rsidRDefault="00B47778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Fold Change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E7E6E6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696F7F4" w14:textId="77777777" w:rsidR="00B47778" w:rsidRPr="00B05C4F" w:rsidRDefault="00B47778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Log2(FC)</w:t>
            </w:r>
          </w:p>
        </w:tc>
        <w:tc>
          <w:tcPr>
            <w:tcW w:w="4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8B32C5F" w14:textId="77777777" w:rsidR="00B47778" w:rsidRPr="00B05C4F" w:rsidRDefault="00B47778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189" w:type="dxa"/>
            <w:tcBorders>
              <w:top w:val="nil"/>
              <w:left w:val="nil"/>
              <w:bottom w:val="nil"/>
              <w:right w:val="nil"/>
            </w:tcBorders>
            <w:shd w:val="clear" w:color="auto" w:fill="E7E6E6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CBA2576" w14:textId="77777777" w:rsidR="00B47778" w:rsidRPr="00B05C4F" w:rsidRDefault="00B47778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proofErr w:type="spellStart"/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Gene_name</w:t>
            </w:r>
            <w:proofErr w:type="spellEnd"/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E7E6E6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C3BD78A" w14:textId="77777777" w:rsidR="00B47778" w:rsidRPr="00B05C4F" w:rsidRDefault="00B47778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R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E7E6E6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EC8A165" w14:textId="77777777" w:rsidR="00B47778" w:rsidRPr="00B05C4F" w:rsidRDefault="00B47778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R^2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E7E6E6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E49ED8" w14:textId="77777777" w:rsidR="00B47778" w:rsidRPr="00B05C4F" w:rsidRDefault="00B47778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P value</w:t>
            </w:r>
          </w:p>
        </w:tc>
      </w:tr>
      <w:tr w:rsidR="00B47778" w:rsidRPr="00B05C4F" w14:paraId="40A591A5" w14:textId="77777777" w:rsidTr="00AF66C8">
        <w:trPr>
          <w:gridAfter w:val="1"/>
          <w:wAfter w:w="6" w:type="dxa"/>
          <w:trHeight w:val="187"/>
        </w:trPr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9663E27" w14:textId="77777777" w:rsidR="00B47778" w:rsidRPr="00B05C4F" w:rsidRDefault="00B47778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FF0000"/>
                <w:kern w:val="24"/>
                <w:sz w:val="18"/>
                <w:szCs w:val="18"/>
              </w:rPr>
              <w:t>MDGA2</w:t>
            </w: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26B29FE" w14:textId="77777777" w:rsidR="00B47778" w:rsidRPr="00B05C4F" w:rsidRDefault="00B47778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017478</w:t>
            </w: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436EE96" w14:textId="77777777" w:rsidR="00B47778" w:rsidRPr="00B05C4F" w:rsidRDefault="00B47778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2.010091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A6BA6F8" w14:textId="77777777" w:rsidR="00B47778" w:rsidRPr="00B05C4F" w:rsidRDefault="00B47778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1.007261</w:t>
            </w:r>
          </w:p>
        </w:tc>
        <w:tc>
          <w:tcPr>
            <w:tcW w:w="4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EF12D98" w14:textId="77777777" w:rsidR="00B47778" w:rsidRPr="00B05C4F" w:rsidRDefault="00B47778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1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56EEE37" w14:textId="77777777" w:rsidR="00B47778" w:rsidRPr="00B05C4F" w:rsidRDefault="00B47778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FF0000"/>
                <w:kern w:val="24"/>
                <w:sz w:val="18"/>
                <w:szCs w:val="18"/>
              </w:rPr>
              <w:t>ECH1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BB5B78E" w14:textId="77777777" w:rsidR="00B47778" w:rsidRPr="00B05C4F" w:rsidRDefault="00B47778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59601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54F9AED" w14:textId="77777777" w:rsidR="00B47778" w:rsidRPr="00B05C4F" w:rsidRDefault="00B47778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355228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F755DC" w14:textId="77777777" w:rsidR="00B47778" w:rsidRPr="00B05C4F" w:rsidRDefault="00B47778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07475</w:t>
            </w:r>
          </w:p>
        </w:tc>
      </w:tr>
      <w:tr w:rsidR="005171E1" w:rsidRPr="00B05C4F" w14:paraId="0369091B" w14:textId="77777777" w:rsidTr="00AF66C8">
        <w:trPr>
          <w:gridAfter w:val="1"/>
          <w:wAfter w:w="6" w:type="dxa"/>
          <w:trHeight w:val="187"/>
        </w:trPr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AD12DAD" w14:textId="382BBA6D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FF0000"/>
                <w:kern w:val="24"/>
                <w:sz w:val="18"/>
                <w:szCs w:val="18"/>
              </w:rPr>
              <w:t>PLEKHC1</w:t>
            </w: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5D20B4F" w14:textId="71E2DCA9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039405</w:t>
            </w: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60897C9" w14:textId="306EB604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1.836055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B3DBCE" w14:textId="77B745B0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876609</w:t>
            </w:r>
          </w:p>
        </w:tc>
        <w:tc>
          <w:tcPr>
            <w:tcW w:w="4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0422E2" w14:textId="77777777" w:rsidR="005171E1" w:rsidRPr="00B05C4F" w:rsidRDefault="005171E1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1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EBB2904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FF0000"/>
                <w:kern w:val="24"/>
                <w:sz w:val="18"/>
                <w:szCs w:val="18"/>
              </w:rPr>
              <w:t>A2M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217464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56665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77AF66C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321092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34C5BC2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11933</w:t>
            </w:r>
          </w:p>
        </w:tc>
      </w:tr>
      <w:tr w:rsidR="005171E1" w:rsidRPr="00B05C4F" w14:paraId="06E88886" w14:textId="77777777" w:rsidTr="00AF66C8">
        <w:trPr>
          <w:gridAfter w:val="1"/>
          <w:wAfter w:w="6" w:type="dxa"/>
          <w:trHeight w:val="187"/>
        </w:trPr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F8F0C4D" w14:textId="16A778B9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FF0000"/>
                <w:kern w:val="24"/>
                <w:sz w:val="18"/>
                <w:szCs w:val="18"/>
              </w:rPr>
              <w:t>CHST14</w:t>
            </w: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DD7C85A" w14:textId="71AAF470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39552</w:t>
            </w: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A2E1191" w14:textId="5EC9BE22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1.483669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464BE98" w14:textId="3B9E510D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569169</w:t>
            </w:r>
          </w:p>
        </w:tc>
        <w:tc>
          <w:tcPr>
            <w:tcW w:w="4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F09BAA" w14:textId="77777777" w:rsidR="005171E1" w:rsidRPr="00B05C4F" w:rsidRDefault="005171E1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1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490CFC7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FF0000"/>
                <w:kern w:val="24"/>
                <w:sz w:val="18"/>
                <w:szCs w:val="18"/>
              </w:rPr>
              <w:t>MDGA2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7FEB6C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522018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07757D1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272503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D70AEA4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022582</w:t>
            </w:r>
          </w:p>
        </w:tc>
      </w:tr>
      <w:tr w:rsidR="005171E1" w:rsidRPr="00B05C4F" w14:paraId="7EF97B68" w14:textId="77777777" w:rsidTr="00AF66C8">
        <w:trPr>
          <w:gridAfter w:val="1"/>
          <w:wAfter w:w="6" w:type="dxa"/>
          <w:trHeight w:val="187"/>
        </w:trPr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1CA1FF9" w14:textId="3E25062E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FF0000"/>
                <w:kern w:val="24"/>
                <w:sz w:val="18"/>
                <w:szCs w:val="18"/>
              </w:rPr>
              <w:t>EIF4A2</w:t>
            </w: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2395C23" w14:textId="793E37AF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42006</w:t>
            </w: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908BE5" w14:textId="7603B4A3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1.531822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D53C096" w14:textId="370323CB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615249</w:t>
            </w:r>
          </w:p>
        </w:tc>
        <w:tc>
          <w:tcPr>
            <w:tcW w:w="4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10FFFA6" w14:textId="77777777" w:rsidR="005171E1" w:rsidRPr="00B05C4F" w:rsidRDefault="005171E1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1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DCF763E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FF0000"/>
                <w:kern w:val="24"/>
                <w:sz w:val="18"/>
                <w:szCs w:val="18"/>
              </w:rPr>
              <w:t>ACADS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AF81ACA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517255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B289160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267553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5DC91F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2406</w:t>
            </w:r>
          </w:p>
        </w:tc>
      </w:tr>
      <w:tr w:rsidR="005171E1" w:rsidRPr="00B05C4F" w14:paraId="18D1722B" w14:textId="77777777" w:rsidTr="00AF66C8">
        <w:trPr>
          <w:gridAfter w:val="1"/>
          <w:wAfter w:w="6" w:type="dxa"/>
          <w:trHeight w:val="187"/>
        </w:trPr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4003A1E" w14:textId="04AC0093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FF0000"/>
                <w:kern w:val="24"/>
                <w:sz w:val="18"/>
                <w:szCs w:val="18"/>
              </w:rPr>
              <w:t>CHAD</w:t>
            </w: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C27C1F" w14:textId="4548FD5A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42706</w:t>
            </w: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208854" w14:textId="6640F6F3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2.063737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A1ADAE8" w14:textId="1A7C47B6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1.045259</w:t>
            </w:r>
          </w:p>
        </w:tc>
        <w:tc>
          <w:tcPr>
            <w:tcW w:w="4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34CA855" w14:textId="77777777" w:rsidR="005171E1" w:rsidRPr="00B05C4F" w:rsidRDefault="005171E1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1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EE2AB9A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FF0000"/>
                <w:kern w:val="24"/>
                <w:sz w:val="18"/>
                <w:szCs w:val="18"/>
              </w:rPr>
              <w:t>CASQ2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8DE3446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504815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F8828B0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254838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58DB7D0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28282</w:t>
            </w:r>
          </w:p>
        </w:tc>
      </w:tr>
      <w:tr w:rsidR="005171E1" w:rsidRPr="00B05C4F" w14:paraId="23A82B3A" w14:textId="77777777" w:rsidTr="00AF66C8">
        <w:trPr>
          <w:gridAfter w:val="1"/>
          <w:wAfter w:w="6" w:type="dxa"/>
          <w:trHeight w:val="187"/>
        </w:trPr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61599AA" w14:textId="6F35CF04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FF0000"/>
                <w:kern w:val="24"/>
                <w:sz w:val="18"/>
                <w:szCs w:val="18"/>
              </w:rPr>
              <w:t>TIMP3</w:t>
            </w: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5B4D184" w14:textId="6B1F3168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4413</w:t>
            </w: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D6AF16" w14:textId="6115D50E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1.627907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B07BBD4" w14:textId="6E05F934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703018</w:t>
            </w:r>
          </w:p>
        </w:tc>
        <w:tc>
          <w:tcPr>
            <w:tcW w:w="4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2BD8FE0" w14:textId="77777777" w:rsidR="005171E1" w:rsidRPr="00B05C4F" w:rsidRDefault="005171E1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1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D4578BE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FF0000"/>
                <w:kern w:val="24"/>
                <w:sz w:val="18"/>
                <w:szCs w:val="18"/>
              </w:rPr>
              <w:t>PLEKHC1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D35C7E0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501716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3418E5A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251719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4FEF274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029419</w:t>
            </w:r>
          </w:p>
        </w:tc>
      </w:tr>
      <w:tr w:rsidR="005171E1" w:rsidRPr="00B05C4F" w14:paraId="4ABA7637" w14:textId="77777777" w:rsidTr="00AF66C8">
        <w:trPr>
          <w:gridAfter w:val="1"/>
          <w:wAfter w:w="6" w:type="dxa"/>
          <w:trHeight w:val="187"/>
        </w:trPr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58F16CE" w14:textId="76362AE3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D6AA24B" w14:textId="17182EFE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EE0FFB2" w14:textId="15CF88BD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8BE3171" w14:textId="55BD728E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4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37BBDD4" w14:textId="77777777" w:rsidR="005171E1" w:rsidRPr="00B05C4F" w:rsidRDefault="005171E1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1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D2E3892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FF0000"/>
                <w:kern w:val="24"/>
                <w:sz w:val="18"/>
                <w:szCs w:val="18"/>
              </w:rPr>
              <w:t>ACO2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13D089C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48079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804520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231159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E8D183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38062</w:t>
            </w:r>
          </w:p>
        </w:tc>
      </w:tr>
      <w:tr w:rsidR="005171E1" w:rsidRPr="00B05C4F" w14:paraId="0A94F02A" w14:textId="77777777" w:rsidTr="00AF66C8">
        <w:trPr>
          <w:gridAfter w:val="1"/>
          <w:wAfter w:w="6" w:type="dxa"/>
          <w:trHeight w:val="187"/>
        </w:trPr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E55FDD6" w14:textId="5FE09EC1" w:rsidR="005171E1" w:rsidRPr="00B05C4F" w:rsidRDefault="005171E1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t>FUS</w:t>
            </w: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3F7DD1F" w14:textId="473744E7" w:rsidR="005171E1" w:rsidRPr="00B05C4F" w:rsidRDefault="005171E1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06459</w:t>
            </w: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6EADB23" w14:textId="2E5B3640" w:rsidR="005171E1" w:rsidRPr="00B05C4F" w:rsidRDefault="005171E1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593994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E57E57" w14:textId="7C3CF10A" w:rsidR="005171E1" w:rsidRPr="00B05C4F" w:rsidRDefault="005171E1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0.75148</w:t>
            </w:r>
          </w:p>
        </w:tc>
        <w:tc>
          <w:tcPr>
            <w:tcW w:w="4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12CCB63" w14:textId="77777777" w:rsidR="005171E1" w:rsidRPr="00B05C4F" w:rsidRDefault="005171E1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1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E837180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FF0000"/>
                <w:kern w:val="24"/>
                <w:sz w:val="18"/>
                <w:szCs w:val="18"/>
              </w:rPr>
              <w:t>C3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3A621DA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478469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76D86AF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228932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FD49CED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3913</w:t>
            </w:r>
          </w:p>
        </w:tc>
      </w:tr>
      <w:tr w:rsidR="005171E1" w:rsidRPr="00B05C4F" w14:paraId="3E19D711" w14:textId="77777777" w:rsidTr="00AF66C8">
        <w:trPr>
          <w:gridAfter w:val="1"/>
          <w:wAfter w:w="6" w:type="dxa"/>
          <w:trHeight w:val="187"/>
        </w:trPr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ECE3A5A" w14:textId="6EC682D9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t>HMGB1</w:t>
            </w: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8A13FED" w14:textId="41F4F066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15343</w:t>
            </w: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1E2788" w14:textId="501F0AEC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469609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8DF94B4" w14:textId="6EBF54FC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1.09047</w:t>
            </w:r>
          </w:p>
        </w:tc>
        <w:tc>
          <w:tcPr>
            <w:tcW w:w="4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4588075" w14:textId="77777777" w:rsidR="005171E1" w:rsidRPr="00B05C4F" w:rsidRDefault="005171E1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1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44AB6B" w14:textId="77777777" w:rsidR="005171E1" w:rsidRPr="00B05C4F" w:rsidRDefault="005171E1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F711A70" w14:textId="77777777" w:rsidR="005171E1" w:rsidRPr="00B05C4F" w:rsidRDefault="005171E1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1100A1D" w14:textId="77777777" w:rsidR="005171E1" w:rsidRPr="00B05C4F" w:rsidRDefault="005171E1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F60C2B0" w14:textId="77777777" w:rsidR="005171E1" w:rsidRPr="00B05C4F" w:rsidRDefault="005171E1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</w:tr>
      <w:tr w:rsidR="005171E1" w:rsidRPr="00B05C4F" w14:paraId="6BD1251C" w14:textId="77777777" w:rsidTr="00AF66C8">
        <w:trPr>
          <w:gridAfter w:val="1"/>
          <w:wAfter w:w="6" w:type="dxa"/>
          <w:trHeight w:val="187"/>
        </w:trPr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05C8E35" w14:textId="61E41AE2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FF"/>
                <w:kern w:val="24"/>
                <w:sz w:val="18"/>
                <w:szCs w:val="18"/>
              </w:rPr>
              <w:t>F12</w:t>
            </w: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9C8315C" w14:textId="13A673D6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015754</w:t>
            </w: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01A99C7" w14:textId="410245EA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467328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78A12D3" w14:textId="4D1B6DB5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-1.09749</w:t>
            </w:r>
          </w:p>
        </w:tc>
        <w:tc>
          <w:tcPr>
            <w:tcW w:w="4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0116F3" w14:textId="77777777" w:rsidR="005171E1" w:rsidRPr="00B05C4F" w:rsidRDefault="005171E1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1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FDA2A24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FF"/>
                <w:kern w:val="24"/>
                <w:sz w:val="18"/>
                <w:szCs w:val="18"/>
              </w:rPr>
              <w:t>GC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F8F73F5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-0.68878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D603F6B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474414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06DB54D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001228</w:t>
            </w:r>
          </w:p>
        </w:tc>
      </w:tr>
      <w:tr w:rsidR="005171E1" w:rsidRPr="00B05C4F" w14:paraId="2B10B091" w14:textId="77777777" w:rsidTr="00AF66C8">
        <w:trPr>
          <w:gridAfter w:val="1"/>
          <w:wAfter w:w="6" w:type="dxa"/>
          <w:trHeight w:val="187"/>
        </w:trPr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18990B7" w14:textId="05E8542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FF"/>
                <w:kern w:val="24"/>
                <w:sz w:val="18"/>
                <w:szCs w:val="18"/>
              </w:rPr>
              <w:t>PRDX5</w:t>
            </w: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581ABE7" w14:textId="05768FB0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018924</w:t>
            </w: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AC7436" w14:textId="48C1170F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748545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4F33DC5" w14:textId="02701D1D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-0.41784</w:t>
            </w:r>
          </w:p>
        </w:tc>
        <w:tc>
          <w:tcPr>
            <w:tcW w:w="4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29575AC" w14:textId="77777777" w:rsidR="005171E1" w:rsidRPr="00B05C4F" w:rsidRDefault="005171E1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1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D02FC8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FF"/>
                <w:kern w:val="24"/>
                <w:sz w:val="18"/>
                <w:szCs w:val="18"/>
              </w:rPr>
              <w:t>ESD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FC605DE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-0.65075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ADBD305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423473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E3B113A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00276</w:t>
            </w:r>
          </w:p>
        </w:tc>
      </w:tr>
      <w:tr w:rsidR="005171E1" w:rsidRPr="00B05C4F" w14:paraId="6D272BB5" w14:textId="77777777" w:rsidTr="00AF66C8">
        <w:trPr>
          <w:gridAfter w:val="1"/>
          <w:wAfter w:w="6" w:type="dxa"/>
          <w:trHeight w:val="187"/>
        </w:trPr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A5283FE" w14:textId="48F53718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t>HNRPD</w:t>
            </w: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A9E6E89" w14:textId="3C10F9C9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19811</w:t>
            </w: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B032747" w14:textId="52805C92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705124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306C0C2" w14:textId="4E69C868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0.50405</w:t>
            </w:r>
          </w:p>
        </w:tc>
        <w:tc>
          <w:tcPr>
            <w:tcW w:w="4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51DB6F4" w14:textId="77777777" w:rsidR="005171E1" w:rsidRPr="00B05C4F" w:rsidRDefault="005171E1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1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0009EBD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FF"/>
                <w:kern w:val="24"/>
                <w:sz w:val="18"/>
                <w:szCs w:val="18"/>
              </w:rPr>
              <w:t>F12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2D661F3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-0.62227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5785DF9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387226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5BA0A3A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004738</w:t>
            </w:r>
          </w:p>
        </w:tc>
      </w:tr>
      <w:tr w:rsidR="005171E1" w:rsidRPr="00B05C4F" w14:paraId="48321CE6" w14:textId="77777777" w:rsidTr="00AF66C8">
        <w:trPr>
          <w:gridAfter w:val="1"/>
          <w:wAfter w:w="6" w:type="dxa"/>
          <w:trHeight w:val="187"/>
        </w:trPr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2C4BA64" w14:textId="11B11D85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t>SRSF2</w:t>
            </w: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02F36B7" w14:textId="174D8075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24799</w:t>
            </w: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52E0A6" w14:textId="746927F1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348765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C8115CC" w14:textId="64068FC2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1.51967</w:t>
            </w:r>
          </w:p>
        </w:tc>
        <w:tc>
          <w:tcPr>
            <w:tcW w:w="4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F2E169D" w14:textId="77777777" w:rsidR="005171E1" w:rsidRPr="00B05C4F" w:rsidRDefault="005171E1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1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6266745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FF"/>
                <w:kern w:val="24"/>
                <w:sz w:val="18"/>
                <w:szCs w:val="18"/>
              </w:rPr>
              <w:t>PRDX5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A547A91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-0.61572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5EEBE80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379106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30F2CB0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005328</w:t>
            </w:r>
          </w:p>
        </w:tc>
      </w:tr>
      <w:tr w:rsidR="005171E1" w:rsidRPr="00B05C4F" w14:paraId="08197F29" w14:textId="77777777" w:rsidTr="00AF66C8">
        <w:trPr>
          <w:gridAfter w:val="1"/>
          <w:wAfter w:w="6" w:type="dxa"/>
          <w:trHeight w:val="187"/>
        </w:trPr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58B8FE7" w14:textId="49AF630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t>PSME1</w:t>
            </w: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61C5D6C" w14:textId="34203E60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25119</w:t>
            </w: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938BD2B" w14:textId="7CA6F12A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700362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BDF8A7" w14:textId="3D56EC33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0.51383</w:t>
            </w:r>
          </w:p>
        </w:tc>
        <w:tc>
          <w:tcPr>
            <w:tcW w:w="4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2F91D4C" w14:textId="77777777" w:rsidR="005171E1" w:rsidRPr="00B05C4F" w:rsidRDefault="005171E1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1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E5C58C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t>PLIN1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ED87D01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0.59702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2404D7B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356434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E9316A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0735</w:t>
            </w:r>
          </w:p>
        </w:tc>
      </w:tr>
      <w:tr w:rsidR="005171E1" w:rsidRPr="00B05C4F" w14:paraId="450FB260" w14:textId="77777777" w:rsidTr="00AF66C8">
        <w:trPr>
          <w:gridAfter w:val="1"/>
          <w:wAfter w:w="6" w:type="dxa"/>
          <w:trHeight w:val="187"/>
        </w:trPr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52FFE97" w14:textId="64EA2342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FF"/>
                <w:kern w:val="24"/>
                <w:sz w:val="18"/>
                <w:szCs w:val="18"/>
              </w:rPr>
              <w:t>GC</w:t>
            </w: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D46D7A0" w14:textId="0BEEF0A3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026087</w:t>
            </w: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1CAD6C4" w14:textId="5219F1DB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312067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D9DD52D" w14:textId="31EFA9BB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-1.68007</w:t>
            </w:r>
          </w:p>
        </w:tc>
        <w:tc>
          <w:tcPr>
            <w:tcW w:w="4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B07ED20" w14:textId="77777777" w:rsidR="005171E1" w:rsidRPr="00B05C4F" w:rsidRDefault="005171E1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1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A20ACEF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FF"/>
                <w:kern w:val="24"/>
                <w:sz w:val="18"/>
                <w:szCs w:val="18"/>
              </w:rPr>
              <w:t>GSTP1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2970B29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-0.59591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79428E5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35511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9F19C8C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007487</w:t>
            </w:r>
          </w:p>
        </w:tc>
      </w:tr>
      <w:tr w:rsidR="005171E1" w:rsidRPr="00B05C4F" w14:paraId="14241948" w14:textId="77777777" w:rsidTr="00AF66C8">
        <w:trPr>
          <w:gridAfter w:val="1"/>
          <w:wAfter w:w="6" w:type="dxa"/>
          <w:trHeight w:val="187"/>
        </w:trPr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63AEF1C" w14:textId="45AF55DF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FF"/>
                <w:kern w:val="24"/>
                <w:sz w:val="18"/>
                <w:szCs w:val="18"/>
              </w:rPr>
              <w:t>ESD</w:t>
            </w: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DF3BDAC" w14:textId="69CFECC6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028415</w:t>
            </w: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AC02150" w14:textId="76A84844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759679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7CACBE3" w14:textId="7FF0F176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-0.39654</w:t>
            </w:r>
          </w:p>
        </w:tc>
        <w:tc>
          <w:tcPr>
            <w:tcW w:w="4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9FC846E" w14:textId="77777777" w:rsidR="005171E1" w:rsidRPr="00B05C4F" w:rsidRDefault="005171E1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1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7135F1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t>GATM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D2F516B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0.56896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B533ACF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323711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303CEE0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11519</w:t>
            </w:r>
          </w:p>
        </w:tc>
      </w:tr>
      <w:tr w:rsidR="005171E1" w:rsidRPr="00B05C4F" w14:paraId="7528EF1E" w14:textId="77777777" w:rsidTr="00AF66C8">
        <w:trPr>
          <w:gridAfter w:val="1"/>
          <w:wAfter w:w="6" w:type="dxa"/>
          <w:trHeight w:val="187"/>
        </w:trPr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7EA9195" w14:textId="2601CA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t>SFRS3</w:t>
            </w: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CDFE456" w14:textId="618ADECA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2979</w:t>
            </w: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4477D9B" w14:textId="1FD1BBAA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238953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5AA45ED" w14:textId="7BEC897D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2.0652</w:t>
            </w:r>
          </w:p>
        </w:tc>
        <w:tc>
          <w:tcPr>
            <w:tcW w:w="4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0496BCA" w14:textId="77777777" w:rsidR="005171E1" w:rsidRPr="00B05C4F" w:rsidRDefault="005171E1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1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BB9044B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t>SH3BGRL3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3E677E7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0.5669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92BDC5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321377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871B23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11887</w:t>
            </w:r>
          </w:p>
        </w:tc>
      </w:tr>
      <w:tr w:rsidR="005171E1" w:rsidRPr="00B05C4F" w14:paraId="4C251FE2" w14:textId="77777777" w:rsidTr="00AF66C8">
        <w:trPr>
          <w:gridAfter w:val="1"/>
          <w:wAfter w:w="6" w:type="dxa"/>
          <w:trHeight w:val="187"/>
        </w:trPr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E6A5732" w14:textId="509D34F5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t>PDIA3</w:t>
            </w: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09FF867" w14:textId="7DA57C8B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41616</w:t>
            </w: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40935B9" w14:textId="5338E6A3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798236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05EDDC9" w14:textId="7710C40D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0.32511</w:t>
            </w:r>
          </w:p>
        </w:tc>
        <w:tc>
          <w:tcPr>
            <w:tcW w:w="4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26F5138" w14:textId="77777777" w:rsidR="005171E1" w:rsidRPr="00B05C4F" w:rsidRDefault="005171E1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1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38BAC14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t>HNRNPH3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0557A33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0.53786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A3D9E76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289291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F50DF4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18176</w:t>
            </w:r>
          </w:p>
        </w:tc>
      </w:tr>
      <w:tr w:rsidR="005171E1" w:rsidRPr="00B05C4F" w14:paraId="7CF6C8DC" w14:textId="77777777" w:rsidTr="00AF66C8">
        <w:trPr>
          <w:gridAfter w:val="1"/>
          <w:wAfter w:w="6" w:type="dxa"/>
          <w:trHeight w:val="187"/>
        </w:trPr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744FD90" w14:textId="40768320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FF"/>
                <w:kern w:val="24"/>
                <w:sz w:val="18"/>
                <w:szCs w:val="18"/>
              </w:rPr>
              <w:t>GSTP1</w:t>
            </w: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C05CB2" w14:textId="64A1B73E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041984</w:t>
            </w: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AB0FB45" w14:textId="2C9158F3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779564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2A46168" w14:textId="3CDAE2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-0.35926</w:t>
            </w:r>
          </w:p>
        </w:tc>
        <w:tc>
          <w:tcPr>
            <w:tcW w:w="4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739965D" w14:textId="77777777" w:rsidR="005171E1" w:rsidRPr="00B05C4F" w:rsidRDefault="005171E1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1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74A67D8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t>CFL1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C7E9F2F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0.5229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0ADC67C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273421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5A458FE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22317</w:t>
            </w:r>
          </w:p>
        </w:tc>
      </w:tr>
      <w:tr w:rsidR="005171E1" w:rsidRPr="00B05C4F" w14:paraId="70872A54" w14:textId="77777777" w:rsidTr="00AF66C8">
        <w:trPr>
          <w:gridAfter w:val="1"/>
          <w:wAfter w:w="6" w:type="dxa"/>
          <w:trHeight w:val="187"/>
        </w:trPr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848FCB" w14:textId="7ECE0CC6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t>SEPTIN2</w:t>
            </w: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8D1990" w14:textId="6F09115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43007</w:t>
            </w: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A1A99B5" w14:textId="5B444754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607268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98779EA" w14:textId="44CAFA8C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0.71959</w:t>
            </w:r>
          </w:p>
        </w:tc>
        <w:tc>
          <w:tcPr>
            <w:tcW w:w="4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D5CD296" w14:textId="77777777" w:rsidR="005171E1" w:rsidRPr="00B05C4F" w:rsidRDefault="005171E1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1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D079066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t>TNC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63B4C9A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0.51957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F6AEF3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269956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1A2759F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23332</w:t>
            </w:r>
          </w:p>
        </w:tc>
      </w:tr>
      <w:tr w:rsidR="005171E1" w:rsidRPr="00B05C4F" w14:paraId="77FBFAA6" w14:textId="77777777" w:rsidTr="00AF66C8">
        <w:trPr>
          <w:gridAfter w:val="1"/>
          <w:wAfter w:w="6" w:type="dxa"/>
          <w:trHeight w:val="187"/>
        </w:trPr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C6FC2FE" w14:textId="39FAB490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6984219" w14:textId="61EDBAC6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A2C78ED" w14:textId="78231C30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727C648" w14:textId="75FD4A9B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4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BEE9C1B" w14:textId="77777777" w:rsidR="005171E1" w:rsidRPr="00B05C4F" w:rsidRDefault="005171E1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1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BE7C3DA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t>RCN3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5514867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0.49987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A5378D4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249866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F4F1596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30115</w:t>
            </w:r>
          </w:p>
        </w:tc>
      </w:tr>
      <w:tr w:rsidR="005171E1" w:rsidRPr="00B05C4F" w14:paraId="21ED2EF0" w14:textId="77777777" w:rsidTr="00AF66C8">
        <w:trPr>
          <w:gridAfter w:val="1"/>
          <w:wAfter w:w="6" w:type="dxa"/>
          <w:trHeight w:val="187"/>
        </w:trPr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8CBA65F" w14:textId="77777777" w:rsidR="005171E1" w:rsidRPr="00B05C4F" w:rsidRDefault="005171E1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BA4BEC" w14:textId="77777777" w:rsidR="005171E1" w:rsidRPr="00B05C4F" w:rsidRDefault="005171E1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0FF8C88" w14:textId="77777777" w:rsidR="005171E1" w:rsidRPr="00B05C4F" w:rsidRDefault="005171E1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6BEF12F" w14:textId="77777777" w:rsidR="005171E1" w:rsidRPr="00B05C4F" w:rsidRDefault="005171E1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4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6375F41" w14:textId="77777777" w:rsidR="005171E1" w:rsidRPr="00B05C4F" w:rsidRDefault="005171E1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1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54E2FE1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t>GFAP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38FC0D3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0.4881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CE542AE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238241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23BF9DC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34845</w:t>
            </w:r>
          </w:p>
        </w:tc>
      </w:tr>
      <w:tr w:rsidR="005171E1" w:rsidRPr="00B05C4F" w14:paraId="381FD9DD" w14:textId="77777777" w:rsidTr="00AF66C8">
        <w:trPr>
          <w:gridAfter w:val="1"/>
          <w:wAfter w:w="6" w:type="dxa"/>
          <w:trHeight w:val="187"/>
        </w:trPr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32E61A4" w14:textId="77777777" w:rsidR="005171E1" w:rsidRPr="00B05C4F" w:rsidRDefault="005171E1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56489C0" w14:textId="77777777" w:rsidR="005171E1" w:rsidRPr="00B05C4F" w:rsidRDefault="005171E1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D0554EE" w14:textId="77777777" w:rsidR="005171E1" w:rsidRPr="00B05C4F" w:rsidRDefault="005171E1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098018F" w14:textId="77777777" w:rsidR="005171E1" w:rsidRPr="00B05C4F" w:rsidRDefault="005171E1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4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2808F49" w14:textId="77777777" w:rsidR="005171E1" w:rsidRPr="00B05C4F" w:rsidRDefault="005171E1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1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905B02D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t>PPP1R7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A445ADB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0.47928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B5E5959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229709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D96AAB6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38754</w:t>
            </w:r>
          </w:p>
        </w:tc>
      </w:tr>
      <w:tr w:rsidR="005171E1" w:rsidRPr="00B05C4F" w14:paraId="6B4D4ADD" w14:textId="77777777" w:rsidTr="00AF66C8">
        <w:trPr>
          <w:gridAfter w:val="1"/>
          <w:wAfter w:w="6" w:type="dxa"/>
          <w:trHeight w:val="187"/>
        </w:trPr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8F5D3A5" w14:textId="77777777" w:rsidR="005171E1" w:rsidRPr="00B05C4F" w:rsidRDefault="005171E1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9C52B0C" w14:textId="77777777" w:rsidR="005171E1" w:rsidRPr="00B05C4F" w:rsidRDefault="005171E1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C11377D" w14:textId="77777777" w:rsidR="005171E1" w:rsidRPr="00B05C4F" w:rsidRDefault="005171E1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B8A7EDE" w14:textId="77777777" w:rsidR="005171E1" w:rsidRPr="00B05C4F" w:rsidRDefault="005171E1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4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B31D6EC" w14:textId="77777777" w:rsidR="005171E1" w:rsidRPr="00B05C4F" w:rsidRDefault="005171E1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1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20F187D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t>CAPZA1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2B5DE2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0.47803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2BD8537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228512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BAC47DB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39335</w:t>
            </w:r>
          </w:p>
        </w:tc>
      </w:tr>
      <w:tr w:rsidR="005171E1" w:rsidRPr="00B05C4F" w14:paraId="3E2F920D" w14:textId="77777777" w:rsidTr="00AF66C8">
        <w:trPr>
          <w:gridAfter w:val="1"/>
          <w:wAfter w:w="6" w:type="dxa"/>
          <w:trHeight w:val="187"/>
        </w:trPr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F3DE3DE" w14:textId="77777777" w:rsidR="005171E1" w:rsidRPr="00B05C4F" w:rsidRDefault="005171E1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45B7E8F" w14:textId="77777777" w:rsidR="005171E1" w:rsidRPr="00B05C4F" w:rsidRDefault="005171E1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51315A8" w14:textId="77777777" w:rsidR="005171E1" w:rsidRPr="00B05C4F" w:rsidRDefault="005171E1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32A279" w14:textId="77777777" w:rsidR="005171E1" w:rsidRPr="00B05C4F" w:rsidRDefault="005171E1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4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98FF0FF" w14:textId="77777777" w:rsidR="005171E1" w:rsidRPr="00B05C4F" w:rsidRDefault="005171E1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1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21D35D7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t>S100A13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5A72C5C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0.46517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95D8230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21638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3585131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45706</w:t>
            </w:r>
          </w:p>
        </w:tc>
      </w:tr>
      <w:tr w:rsidR="005171E1" w:rsidRPr="00B05C4F" w14:paraId="45717EF1" w14:textId="77777777" w:rsidTr="00AF66C8">
        <w:trPr>
          <w:gridAfter w:val="1"/>
          <w:wAfter w:w="6" w:type="dxa"/>
          <w:trHeight w:val="187"/>
        </w:trPr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202E0FA" w14:textId="77777777" w:rsidR="005171E1" w:rsidRPr="00B05C4F" w:rsidRDefault="005171E1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37DB203" w14:textId="77777777" w:rsidR="005171E1" w:rsidRPr="00B05C4F" w:rsidRDefault="005171E1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822D2BE" w14:textId="77777777" w:rsidR="005171E1" w:rsidRPr="00B05C4F" w:rsidRDefault="005171E1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AFB7899" w14:textId="77777777" w:rsidR="005171E1" w:rsidRPr="00B05C4F" w:rsidRDefault="005171E1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4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C4E5A8D" w14:textId="77777777" w:rsidR="005171E1" w:rsidRPr="00B05C4F" w:rsidRDefault="005171E1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1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4F4AC50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t>CD44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98351C6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0.46364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DE51B88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214964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5DFAF6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4651</w:t>
            </w:r>
          </w:p>
        </w:tc>
      </w:tr>
      <w:tr w:rsidR="005171E1" w:rsidRPr="00B05C4F" w14:paraId="65849F15" w14:textId="77777777" w:rsidTr="00AF66C8">
        <w:trPr>
          <w:gridAfter w:val="1"/>
          <w:wAfter w:w="6" w:type="dxa"/>
          <w:trHeight w:val="187"/>
        </w:trPr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E1FB9A5" w14:textId="77777777" w:rsidR="005171E1" w:rsidRPr="00B05C4F" w:rsidRDefault="005171E1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221BD78" w14:textId="77777777" w:rsidR="005171E1" w:rsidRPr="00B05C4F" w:rsidRDefault="005171E1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1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36E65DB" w14:textId="77777777" w:rsidR="005171E1" w:rsidRPr="00B05C4F" w:rsidRDefault="005171E1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D46646B" w14:textId="77777777" w:rsidR="005171E1" w:rsidRPr="00B05C4F" w:rsidRDefault="005171E1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4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08718E5" w14:textId="77777777" w:rsidR="005171E1" w:rsidRPr="00B05C4F" w:rsidRDefault="005171E1" w:rsidP="00E670E9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1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9D2A942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t>PCOLCE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1B43F4B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0.458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ECD7EA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209763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B242AA3" w14:textId="77777777" w:rsidR="005171E1" w:rsidRPr="00B05C4F" w:rsidRDefault="005171E1" w:rsidP="00E670E9">
            <w:pPr>
              <w:spacing w:before="0" w:after="0"/>
              <w:textAlignment w:val="bottom"/>
              <w:rPr>
                <w:rFonts w:eastAsia="Times New Roman" w:cs="Times New Roman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49583</w:t>
            </w:r>
          </w:p>
        </w:tc>
      </w:tr>
    </w:tbl>
    <w:p w14:paraId="11BD3AED" w14:textId="400CB659" w:rsidR="00B77B24" w:rsidRDefault="00B77B24" w:rsidP="00B77B24">
      <w:pPr>
        <w:spacing w:before="240"/>
        <w:rPr>
          <w:bCs/>
        </w:rPr>
      </w:pPr>
      <w:r w:rsidRPr="0001436A">
        <w:rPr>
          <w:rFonts w:cs="Times New Roman"/>
          <w:b/>
          <w:szCs w:val="24"/>
        </w:rPr>
        <w:t xml:space="preserve">Supplementary </w:t>
      </w:r>
      <w:r>
        <w:rPr>
          <w:rFonts w:cs="Times New Roman"/>
          <w:b/>
          <w:szCs w:val="24"/>
        </w:rPr>
        <w:t>Table</w:t>
      </w:r>
      <w:r w:rsidRPr="0001436A">
        <w:rPr>
          <w:rFonts w:cs="Times New Roman"/>
          <w:b/>
          <w:szCs w:val="24"/>
        </w:rPr>
        <w:t xml:space="preserve"> </w:t>
      </w:r>
      <w:r>
        <w:rPr>
          <w:rFonts w:cs="Times New Roman"/>
          <w:b/>
          <w:szCs w:val="24"/>
        </w:rPr>
        <w:t xml:space="preserve">3. </w:t>
      </w:r>
      <w:r w:rsidR="00F32D83" w:rsidRPr="00F32D83">
        <w:rPr>
          <w:bCs/>
        </w:rPr>
        <w:t>Tables of proteins with significantly modulated in SMR samples compared to MSMR samples (left) and correlated with MR severity (right). Proteins with increased expression (Log2FC&gt;0 or R&gt;0) are shown in red, while the proteins with significantly decreased expression (Log2FC&lt;0 or R&lt;0) are presented in blue. Proteins shared in both analyses are presented in bold.</w:t>
      </w:r>
    </w:p>
    <w:p w14:paraId="1915B4A1" w14:textId="0BCA4F7F" w:rsidR="001A52FC" w:rsidRPr="00E0476E" w:rsidRDefault="00455B1D" w:rsidP="002021E0">
      <w:pPr>
        <w:pStyle w:val="ListParagraph"/>
        <w:pageBreakBefore/>
        <w:numPr>
          <w:ilvl w:val="0"/>
          <w:numId w:val="20"/>
        </w:numPr>
        <w:spacing w:before="240"/>
        <w:ind w:left="1282"/>
        <w:rPr>
          <w:bCs/>
        </w:rPr>
      </w:pPr>
      <w:r w:rsidRPr="00455B1D">
        <w:rPr>
          <w:b/>
          <w:bCs/>
        </w:rPr>
        <w:lastRenderedPageBreak/>
        <w:t xml:space="preserve">Supplementary Table </w:t>
      </w:r>
      <w:r w:rsidR="00CB53D4">
        <w:rPr>
          <w:b/>
          <w:bCs/>
        </w:rPr>
        <w:t>4</w:t>
      </w:r>
    </w:p>
    <w:tbl>
      <w:tblPr>
        <w:tblW w:w="9360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105"/>
        <w:gridCol w:w="1216"/>
        <w:gridCol w:w="1216"/>
        <w:gridCol w:w="1263"/>
        <w:gridCol w:w="136"/>
        <w:gridCol w:w="1247"/>
        <w:gridCol w:w="1254"/>
        <w:gridCol w:w="1216"/>
        <w:gridCol w:w="707"/>
      </w:tblGrid>
      <w:tr w:rsidR="00742C3A" w:rsidRPr="00B05C4F" w14:paraId="75972A4A" w14:textId="77777777" w:rsidTr="00AF66C8">
        <w:trPr>
          <w:trHeight w:val="187"/>
        </w:trPr>
        <w:tc>
          <w:tcPr>
            <w:tcW w:w="480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1825E73" w14:textId="77777777" w:rsidR="00742C3A" w:rsidRDefault="00742C3A" w:rsidP="00742C3A">
            <w:pPr>
              <w:spacing w:before="0" w:after="0"/>
              <w:jc w:val="center"/>
              <w:textAlignment w:val="bottom"/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 xml:space="preserve">High vs Low </w:t>
            </w:r>
            <w:proofErr w:type="spellStart"/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EndMT</w:t>
            </w:r>
            <w:proofErr w:type="spellEnd"/>
          </w:p>
          <w:p w14:paraId="1FFAFA30" w14:textId="4254FD33" w:rsidR="00AF66C8" w:rsidRPr="00B05C4F" w:rsidRDefault="00AF66C8" w:rsidP="00742C3A">
            <w:pPr>
              <w:spacing w:before="0" w:after="0"/>
              <w:jc w:val="center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A5CC79E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4424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46303D7" w14:textId="77777777" w:rsidR="00742C3A" w:rsidRPr="00B05C4F" w:rsidRDefault="00742C3A" w:rsidP="00742C3A">
            <w:pPr>
              <w:spacing w:before="0" w:after="0"/>
              <w:jc w:val="center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 xml:space="preserve">Linear Correlation to </w:t>
            </w:r>
            <w:proofErr w:type="spellStart"/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EndMT</w:t>
            </w:r>
            <w:proofErr w:type="spellEnd"/>
          </w:p>
        </w:tc>
      </w:tr>
      <w:tr w:rsidR="00742C3A" w:rsidRPr="00B05C4F" w14:paraId="22CD0E35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D9D9D9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33E5B42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proofErr w:type="spellStart"/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Gene_name</w:t>
            </w:r>
            <w:proofErr w:type="spellEnd"/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D9D9D9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A3FCEEA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p value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D9D9D9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CF1BBFB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Fold Change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0C53EE9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Log2(FC)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A0B495D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D9D9D9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E0A2AA9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proofErr w:type="spellStart"/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Gene_name</w:t>
            </w:r>
            <w:proofErr w:type="spellEnd"/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D9D9D9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7135FE0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R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D9D9D9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D51DCFB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R^2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D9D9D9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8976366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P value</w:t>
            </w:r>
          </w:p>
        </w:tc>
      </w:tr>
      <w:tr w:rsidR="00742C3A" w:rsidRPr="00B05C4F" w14:paraId="02050BCF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FA6CC0A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FF0000"/>
                <w:kern w:val="24"/>
                <w:sz w:val="18"/>
                <w:szCs w:val="18"/>
              </w:rPr>
              <w:t>MED17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CEE6BBC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00899023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1A7C571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2.147185218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C4E5818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1.102446644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496549A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6388784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FF0000"/>
                <w:kern w:val="24"/>
                <w:sz w:val="18"/>
                <w:szCs w:val="18"/>
              </w:rPr>
              <w:t>PPBP</w:t>
            </w: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1B3982F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643936173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1E23CFC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414653795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F4A5755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05701</w:t>
            </w:r>
          </w:p>
        </w:tc>
      </w:tr>
      <w:tr w:rsidR="00742C3A" w:rsidRPr="00B05C4F" w14:paraId="2F9989BF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6A2B2F5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FF0000"/>
                <w:kern w:val="24"/>
                <w:sz w:val="18"/>
                <w:szCs w:val="18"/>
              </w:rPr>
              <w:t>JCHAIN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AB821AB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01593409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4F0849A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2.593417993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A1BB594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1.374854751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411B9FF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7192D33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FF0000"/>
                <w:kern w:val="24"/>
                <w:sz w:val="18"/>
                <w:szCs w:val="18"/>
              </w:rPr>
              <w:t>CA2</w:t>
            </w: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BE7D4E6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613433222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7DF2716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376300317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6EB654A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009395</w:t>
            </w:r>
          </w:p>
        </w:tc>
      </w:tr>
      <w:tr w:rsidR="00742C3A" w:rsidRPr="00B05C4F" w14:paraId="0913A77E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0463144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FF0000"/>
                <w:kern w:val="24"/>
                <w:sz w:val="18"/>
                <w:szCs w:val="18"/>
              </w:rPr>
              <w:t>HBA2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FDCBF1E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003429675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29CAB55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6.193375251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F658FA7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2.63072586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644E737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C66F209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FF0000"/>
                <w:kern w:val="24"/>
                <w:sz w:val="18"/>
                <w:szCs w:val="18"/>
              </w:rPr>
              <w:t>CAT</w:t>
            </w: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46020EE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579120077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6DC2640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335380064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6B42C48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015607</w:t>
            </w:r>
          </w:p>
        </w:tc>
      </w:tr>
      <w:tr w:rsidR="00742C3A" w:rsidRPr="00B05C4F" w14:paraId="21592685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20D3E60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FF0000"/>
                <w:kern w:val="24"/>
                <w:sz w:val="18"/>
                <w:szCs w:val="18"/>
              </w:rPr>
              <w:t>CA2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11ECC27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004421777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58AE7DB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3.315962123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CEDA7C7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1.729427527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44A7ACC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855C789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FF0000"/>
                <w:kern w:val="24"/>
                <w:sz w:val="18"/>
                <w:szCs w:val="18"/>
              </w:rPr>
              <w:t>EHD2</w:t>
            </w: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DD4D479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569780489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8E7E98B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324649805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3F74D30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017761</w:t>
            </w:r>
          </w:p>
        </w:tc>
      </w:tr>
      <w:tr w:rsidR="00742C3A" w:rsidRPr="00B05C4F" w14:paraId="6526AE9C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4278E5C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FF0000"/>
                <w:kern w:val="24"/>
                <w:sz w:val="18"/>
                <w:szCs w:val="18"/>
              </w:rPr>
              <w:t>CAT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C8D5BA8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004499654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601F5CD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2.347036833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43F9509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1.230840483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64552C3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C84CA2C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FF0000"/>
                <w:kern w:val="24"/>
                <w:sz w:val="18"/>
                <w:szCs w:val="18"/>
              </w:rPr>
              <w:t>HRG</w:t>
            </w: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D4CD0D4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563338715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6F41C80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317350507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DF618E9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019378</w:t>
            </w:r>
          </w:p>
        </w:tc>
      </w:tr>
      <w:tr w:rsidR="00742C3A" w:rsidRPr="00B05C4F" w14:paraId="439351F5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8057C34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FF0000"/>
                <w:kern w:val="24"/>
                <w:sz w:val="18"/>
                <w:szCs w:val="18"/>
              </w:rPr>
              <w:t>MAP4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57A8F17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04613701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9D021AC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1.995183972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0A8A5CA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996521781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0ED1C37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36017C2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FF0000"/>
                <w:kern w:val="24"/>
                <w:sz w:val="18"/>
                <w:szCs w:val="18"/>
              </w:rPr>
              <w:t>HBD</w:t>
            </w: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87C6D01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541436867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86E9F32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293153881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6DE2737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025754</w:t>
            </w:r>
          </w:p>
        </w:tc>
      </w:tr>
      <w:tr w:rsidR="00742C3A" w:rsidRPr="00B05C4F" w14:paraId="398710B0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5BBE9EA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FF0000"/>
                <w:kern w:val="24"/>
                <w:sz w:val="18"/>
                <w:szCs w:val="18"/>
              </w:rPr>
              <w:t>SNCA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5097B8B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05047303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7D54C8E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N/A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CE69AE2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N/A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5D0ABE3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15F10DC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FF0000"/>
                <w:kern w:val="24"/>
                <w:sz w:val="18"/>
                <w:szCs w:val="18"/>
              </w:rPr>
              <w:t>GYPA</w:t>
            </w: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716A942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53432483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B67FA94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285503024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F04E30C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02814</w:t>
            </w:r>
          </w:p>
        </w:tc>
      </w:tr>
      <w:tr w:rsidR="00742C3A" w:rsidRPr="00B05C4F" w14:paraId="6E8E9DBA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D97F4CD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FF0000"/>
                <w:kern w:val="24"/>
                <w:sz w:val="18"/>
                <w:szCs w:val="18"/>
              </w:rPr>
              <w:t>APOA1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9970D2E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05365771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2E153BC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1.585162245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9562BB7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664630511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9D7CBD7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6B3F86F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FF0000"/>
                <w:kern w:val="24"/>
                <w:sz w:val="18"/>
                <w:szCs w:val="18"/>
              </w:rPr>
              <w:t>HAGH</w:t>
            </w: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14E816F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521068646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BC84144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271512534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C7C7B30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3304</w:t>
            </w:r>
          </w:p>
        </w:tc>
      </w:tr>
      <w:tr w:rsidR="00742C3A" w:rsidRPr="00B05C4F" w14:paraId="1DC909B6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045D8BC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FF0000"/>
                <w:kern w:val="24"/>
                <w:sz w:val="18"/>
                <w:szCs w:val="18"/>
              </w:rPr>
              <w:t>HBD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298A15A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005820663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472D9AD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4.105658318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515B5D5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2.037613568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CEDB379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60B15FB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FF0000"/>
                <w:kern w:val="24"/>
                <w:sz w:val="18"/>
                <w:szCs w:val="18"/>
              </w:rPr>
              <w:t>CAVIN3</w:t>
            </w: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256FCAD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50856827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E283F0F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258641685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907DD7E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038238</w:t>
            </w:r>
          </w:p>
        </w:tc>
      </w:tr>
      <w:tr w:rsidR="00742C3A" w:rsidRPr="00B05C4F" w14:paraId="3DF4617F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48643EA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FF0000"/>
                <w:kern w:val="24"/>
                <w:sz w:val="18"/>
                <w:szCs w:val="18"/>
              </w:rPr>
              <w:t>HRG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DE835B5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005956874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0614875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1.670466376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F2572F7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740250944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AB84BFE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B482478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FF0000"/>
                <w:kern w:val="24"/>
                <w:sz w:val="18"/>
                <w:szCs w:val="18"/>
              </w:rPr>
              <w:t>PRDX2</w:t>
            </w: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9ABD73A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508252775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06C986D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258320883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1204499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38377</w:t>
            </w:r>
          </w:p>
        </w:tc>
      </w:tr>
      <w:tr w:rsidR="00742C3A" w:rsidRPr="00B05C4F" w14:paraId="57CE01E1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34D1CA7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FF0000"/>
                <w:kern w:val="24"/>
                <w:sz w:val="18"/>
                <w:szCs w:val="18"/>
              </w:rPr>
              <w:t>COL1A1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0511281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06050014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13F9E8D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2.093729975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0B27032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1.066075392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8871A5C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20B205A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FF0000"/>
                <w:kern w:val="24"/>
                <w:sz w:val="18"/>
                <w:szCs w:val="18"/>
              </w:rPr>
              <w:t>HBB</w:t>
            </w: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FE4E9DE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496053877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BECED4C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246069449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B585BFF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044044</w:t>
            </w:r>
          </w:p>
        </w:tc>
      </w:tr>
      <w:tr w:rsidR="00742C3A" w:rsidRPr="00B05C4F" w14:paraId="7244AC72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52AF014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FF0000"/>
                <w:kern w:val="24"/>
                <w:sz w:val="18"/>
                <w:szCs w:val="18"/>
              </w:rPr>
              <w:t>FBLIM1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B48F2DA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08248391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89968E4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3.507511389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059C88C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1.810447789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F6F74E8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1E4BE26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FF0000"/>
                <w:kern w:val="24"/>
                <w:sz w:val="18"/>
                <w:szCs w:val="18"/>
              </w:rPr>
              <w:t>HBA2</w:t>
            </w: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F5F97CA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491808905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14EEE02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241875999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C0DA376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046158</w:t>
            </w:r>
          </w:p>
        </w:tc>
      </w:tr>
      <w:tr w:rsidR="00742C3A" w:rsidRPr="00B05C4F" w14:paraId="27C3F318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F9895A9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FF0000"/>
                <w:kern w:val="24"/>
                <w:sz w:val="18"/>
                <w:szCs w:val="18"/>
              </w:rPr>
              <w:t>TTN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BB2652A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08713797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5DFBDE4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1.511941978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384D887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596402776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A7380E5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C24A076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FF0000"/>
                <w:kern w:val="24"/>
                <w:sz w:val="18"/>
                <w:szCs w:val="18"/>
              </w:rPr>
              <w:t>BLVRB</w:t>
            </w: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42CD5D1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486543367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7136BA5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236724448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F158609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48886</w:t>
            </w:r>
          </w:p>
        </w:tc>
      </w:tr>
      <w:tr w:rsidR="00742C3A" w:rsidRPr="00B05C4F" w14:paraId="31EB2896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351A1E2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FF0000"/>
                <w:kern w:val="24"/>
                <w:sz w:val="18"/>
                <w:szCs w:val="18"/>
              </w:rPr>
              <w:t>HBB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DBC1D7E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009264079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4C41BB5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3.627484134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2679351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1.858969304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A8B7CD8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4412C08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FF0000"/>
                <w:kern w:val="24"/>
                <w:sz w:val="18"/>
                <w:szCs w:val="18"/>
              </w:rPr>
              <w:t>LAMA5</w:t>
            </w: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3430645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480855089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D547D53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231221617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D58C785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38032</w:t>
            </w:r>
          </w:p>
        </w:tc>
      </w:tr>
      <w:tr w:rsidR="00742C3A" w:rsidRPr="00B05C4F" w14:paraId="3C5A8E00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580D238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FF0000"/>
                <w:kern w:val="24"/>
                <w:sz w:val="18"/>
                <w:szCs w:val="18"/>
              </w:rPr>
              <w:t>HMGB1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A0D6C02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10927109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FF5755F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2.145507286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6A4A5E4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1.1013188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57CD047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04F1353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FF0000"/>
                <w:kern w:val="24"/>
                <w:sz w:val="18"/>
                <w:szCs w:val="18"/>
              </w:rPr>
              <w:t>PRDX6</w:t>
            </w: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4A547B2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459635677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3BC4AC2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211264956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98CDF2D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48676</w:t>
            </w:r>
          </w:p>
        </w:tc>
      </w:tr>
      <w:tr w:rsidR="00742C3A" w:rsidRPr="00B05C4F" w14:paraId="59A74720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90668DE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FF0000"/>
                <w:kern w:val="24"/>
                <w:sz w:val="18"/>
                <w:szCs w:val="18"/>
              </w:rPr>
              <w:t>SPTB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5F208CF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11142539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1489FED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10.83367948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A2C1FD0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3.437451409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9CD4ACD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3BB64F3" w14:textId="77777777" w:rsidR="00742C3A" w:rsidRPr="00B05C4F" w:rsidRDefault="00742C3A" w:rsidP="00742C3A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71CAD3E" w14:textId="77777777" w:rsidR="00742C3A" w:rsidRPr="00B05C4F" w:rsidRDefault="00742C3A" w:rsidP="00742C3A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22F242D" w14:textId="77777777" w:rsidR="00742C3A" w:rsidRPr="00B05C4F" w:rsidRDefault="00742C3A" w:rsidP="00742C3A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58BA78C" w14:textId="77777777" w:rsidR="00742C3A" w:rsidRPr="00B05C4F" w:rsidRDefault="00742C3A" w:rsidP="00742C3A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</w:tr>
      <w:tr w:rsidR="00742C3A" w:rsidRPr="00B05C4F" w14:paraId="50F66C8F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1608958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FF0000"/>
                <w:kern w:val="24"/>
                <w:sz w:val="18"/>
                <w:szCs w:val="18"/>
              </w:rPr>
              <w:t>SLC4A1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F81ABF7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11811073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CAF0902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9.356986027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1F974DB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3.226043899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A04DB50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75E592A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t>IGH</w:t>
            </w: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98F7694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0.459846187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FC4C8D5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211458516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B596EA5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48561</w:t>
            </w:r>
          </w:p>
        </w:tc>
      </w:tr>
      <w:tr w:rsidR="00742C3A" w:rsidRPr="00B05C4F" w14:paraId="558C99A6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8AF81C5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FF0000"/>
                <w:kern w:val="24"/>
                <w:sz w:val="18"/>
                <w:szCs w:val="18"/>
              </w:rPr>
              <w:t>CA1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012118C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13606055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037FD6D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3.445348498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F022912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1.78464992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0EE75BA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7272068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t>SFPQ</w:t>
            </w: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3132CB2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0.464387477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1A671B8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215655729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9657D81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46115</w:t>
            </w:r>
          </w:p>
        </w:tc>
      </w:tr>
      <w:tr w:rsidR="00742C3A" w:rsidRPr="00B05C4F" w14:paraId="28233253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DEF62B4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FF0000"/>
                <w:kern w:val="24"/>
                <w:sz w:val="18"/>
                <w:szCs w:val="18"/>
              </w:rPr>
              <w:t>CAST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3AA4E5C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13780092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78CF764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1.596524352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5FB743E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674934559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AA76236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26F9CD8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t>LAMB1</w:t>
            </w: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EE0BB40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0.464936231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E7C433E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216165699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02C8CD2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45826</w:t>
            </w:r>
          </w:p>
        </w:tc>
      </w:tr>
      <w:tr w:rsidR="00742C3A" w:rsidRPr="00B05C4F" w14:paraId="14B925FA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94E726A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FF0000"/>
                <w:kern w:val="24"/>
                <w:sz w:val="18"/>
                <w:szCs w:val="18"/>
              </w:rPr>
              <w:t>CLIC5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1884BAA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15534076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4CB7599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N/A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C6B5B4D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N/A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D9A93C7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E242E68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t>CYBRD1</w:t>
            </w: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D152206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0.466625258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EC71CA5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217739132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7A29EF6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44946</w:t>
            </w:r>
          </w:p>
        </w:tc>
      </w:tr>
      <w:tr w:rsidR="00742C3A" w:rsidRPr="00B05C4F" w14:paraId="7BB4455A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DF29CCC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FF0000"/>
                <w:kern w:val="24"/>
                <w:sz w:val="18"/>
                <w:szCs w:val="18"/>
              </w:rPr>
              <w:t>RPS12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F7601B1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1599671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D2BDD5B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2.029199068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6D7E837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1.020910403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3F45F11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0F00E41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t>LAMP2</w:t>
            </w: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45FAFDB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0.467674938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5EA08AC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218719848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E5B9D74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44405</w:t>
            </w:r>
          </w:p>
        </w:tc>
      </w:tr>
      <w:tr w:rsidR="00742C3A" w:rsidRPr="00B05C4F" w14:paraId="772CB5C2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DD58235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FF0000"/>
                <w:kern w:val="24"/>
                <w:sz w:val="18"/>
                <w:szCs w:val="18"/>
              </w:rPr>
              <w:t>TAGLN2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2F1167B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18460054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5F81D63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1.554310929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A8C3B5A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636275133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0CDC41C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0E94CE7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t>FBLN2</w:t>
            </w: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137EE85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0.468926021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9C62B6D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219891613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27CC20A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43767</w:t>
            </w:r>
          </w:p>
        </w:tc>
      </w:tr>
      <w:tr w:rsidR="00742C3A" w:rsidRPr="00B05C4F" w14:paraId="3C02A92B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945DDE9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FF0000"/>
                <w:kern w:val="24"/>
                <w:sz w:val="18"/>
                <w:szCs w:val="18"/>
              </w:rPr>
              <w:t>GYPA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85EEA44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01854122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C4E1C80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7.724053907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BA8469F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2.949358233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1AA1FB9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68FCDA7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t>HSPA2</w:t>
            </w: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5D16A84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0.4716133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DF0248B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222419105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0B6B320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42421</w:t>
            </w:r>
          </w:p>
        </w:tc>
      </w:tr>
      <w:tr w:rsidR="00742C3A" w:rsidRPr="00B05C4F" w14:paraId="252AE929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D20A898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FF0000"/>
                <w:kern w:val="24"/>
                <w:sz w:val="18"/>
                <w:szCs w:val="18"/>
              </w:rPr>
              <w:t>NID1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8F09E1D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20393587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1EEC901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2.068630247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0A1F89E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1.048675797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0CB834A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A788912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t>ESD</w:t>
            </w: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D2F5F03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0.472664268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D5CF073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22341151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1813715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41903</w:t>
            </w:r>
          </w:p>
        </w:tc>
      </w:tr>
      <w:tr w:rsidR="00742C3A" w:rsidRPr="00B05C4F" w14:paraId="18259783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A3F9D23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FF0000"/>
                <w:kern w:val="24"/>
                <w:sz w:val="18"/>
                <w:szCs w:val="18"/>
              </w:rPr>
              <w:t>LIMS2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57C4059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23282378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ABD8141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7.907813399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3147C3F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2.983278828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3EF4A5E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E04A494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t>CAPZA1</w:t>
            </w: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32AB6F3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0.473675084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8B98BC7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224368085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13422BE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41409</w:t>
            </w:r>
          </w:p>
        </w:tc>
      </w:tr>
      <w:tr w:rsidR="00742C3A" w:rsidRPr="00B05C4F" w14:paraId="013AE1BC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53230D0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FF0000"/>
                <w:kern w:val="24"/>
                <w:sz w:val="18"/>
                <w:szCs w:val="18"/>
              </w:rPr>
              <w:t>EPB41L2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1878C8E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23363845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827FA20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2.535781753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0B395F5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1.342430583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48CCD44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8AB8DD0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t>UQCRC1</w:t>
            </w: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86C0B73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0.475041794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4001F09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225664706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3B35118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40749</w:t>
            </w:r>
          </w:p>
        </w:tc>
      </w:tr>
      <w:tr w:rsidR="00742C3A" w:rsidRPr="00B05C4F" w14:paraId="031527E8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AF29EDF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FF0000"/>
                <w:kern w:val="24"/>
                <w:sz w:val="18"/>
                <w:szCs w:val="18"/>
              </w:rPr>
              <w:t>FGL2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8C5A5FB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27229366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17D72BD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1.657437485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4A78D5C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728954456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AE6CDF4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377C0B7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t>KCTD12</w:t>
            </w: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428F35D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0.475993156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20D0A2D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226569484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94C66EA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40295</w:t>
            </w:r>
          </w:p>
        </w:tc>
      </w:tr>
      <w:tr w:rsidR="00742C3A" w:rsidRPr="00B05C4F" w14:paraId="39E9DA91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DA89D5C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FF0000"/>
                <w:kern w:val="24"/>
                <w:sz w:val="18"/>
                <w:szCs w:val="18"/>
              </w:rPr>
              <w:t>PDLIM5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8A9C777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28214485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455E013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1.630707801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D81E316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705498295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AF1A6F2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39E7797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t>HSP90AB1</w:t>
            </w: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15EC85A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0.483769592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C38FF22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234033018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1A09E67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36724</w:t>
            </w:r>
          </w:p>
        </w:tc>
      </w:tr>
      <w:tr w:rsidR="00742C3A" w:rsidRPr="00B05C4F" w14:paraId="6937BB26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B72BDF9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FF0000"/>
                <w:kern w:val="24"/>
                <w:sz w:val="18"/>
                <w:szCs w:val="18"/>
              </w:rPr>
              <w:t>CAVIN3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BEED65E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029479097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4A2B6FA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1.739270124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1528511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798482014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5C7948B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49AA19E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t>PLXDC2</w:t>
            </w: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B36ED76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0.486093087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5409126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236286489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90D2B01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49125</w:t>
            </w:r>
          </w:p>
        </w:tc>
      </w:tr>
      <w:tr w:rsidR="00742C3A" w:rsidRPr="00B05C4F" w14:paraId="1C5A427C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A138F54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FF0000"/>
                <w:kern w:val="24"/>
                <w:sz w:val="18"/>
                <w:szCs w:val="18"/>
              </w:rPr>
              <w:t>SRSF2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B6E39EA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3108506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EB0D33F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2.956425374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0A500DC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1.563853861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51EE41F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D2237D5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FF"/>
                <w:kern w:val="24"/>
                <w:sz w:val="18"/>
                <w:szCs w:val="18"/>
              </w:rPr>
              <w:t>NDUFA7</w:t>
            </w: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4C48D30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-0.495469174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3696E16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245489702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EB12160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044331</w:t>
            </w:r>
          </w:p>
        </w:tc>
      </w:tr>
      <w:tr w:rsidR="00742C3A" w:rsidRPr="00B05C4F" w14:paraId="228D599E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DB54405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FF0000"/>
                <w:kern w:val="24"/>
                <w:sz w:val="18"/>
                <w:szCs w:val="18"/>
              </w:rPr>
              <w:t>HDGF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DFF5DC4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31411084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8BCFBE7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1.537978896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5187C46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621035707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7645B7A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0162D30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t>LDHA</w:t>
            </w: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DD06A6B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0.496631586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F8F7EDC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246642932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F029EA7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43762</w:t>
            </w:r>
          </w:p>
        </w:tc>
      </w:tr>
      <w:tr w:rsidR="00742C3A" w:rsidRPr="00B05C4F" w14:paraId="418FDDC0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3B3BA12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FF0000"/>
                <w:kern w:val="24"/>
                <w:sz w:val="18"/>
                <w:szCs w:val="18"/>
              </w:rPr>
              <w:t>TGFB1I1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0F61CCE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32061869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CBBE3A0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3.623747846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F185455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1.857482571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368073D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8EA7824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t>CPB2</w:t>
            </w: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60FD3C6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0.507943453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83C0C79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258006552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2B76AFB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38513</w:t>
            </w:r>
          </w:p>
        </w:tc>
      </w:tr>
      <w:tr w:rsidR="00742C3A" w:rsidRPr="00B05C4F" w14:paraId="1B04D4F9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73ADBED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FF0000"/>
                <w:kern w:val="24"/>
                <w:sz w:val="18"/>
                <w:szCs w:val="18"/>
              </w:rPr>
              <w:t>AFM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813F062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32948589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FF9BEE8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1.498881782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B1DCC48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583886601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132C5B1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3D6E17B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t>SRPX</w:t>
            </w: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594FEC7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0.508689154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FFF02FD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258764656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52296EE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38185</w:t>
            </w:r>
          </w:p>
        </w:tc>
      </w:tr>
      <w:tr w:rsidR="00742C3A" w:rsidRPr="00B05C4F" w14:paraId="080B8085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36B03E4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FF0000"/>
                <w:kern w:val="24"/>
                <w:sz w:val="18"/>
                <w:szCs w:val="18"/>
              </w:rPr>
              <w:t>HSPB2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B80F47A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3373806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D2FE46D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N/A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15B3052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N/A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259840C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F2B7410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FF"/>
                <w:kern w:val="24"/>
                <w:sz w:val="18"/>
                <w:szCs w:val="18"/>
              </w:rPr>
              <w:t>LRP1</w:t>
            </w: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1104A07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-0.516633774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8F4BB92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266910457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FCC9F64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034818</w:t>
            </w:r>
          </w:p>
        </w:tc>
      </w:tr>
      <w:tr w:rsidR="00742C3A" w:rsidRPr="00B05C4F" w14:paraId="79538B86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C4E22D7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FF0000"/>
                <w:kern w:val="24"/>
                <w:sz w:val="18"/>
                <w:szCs w:val="18"/>
              </w:rPr>
              <w:t>SRSF1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C9B789C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35560422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36EBEBC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11.04742142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A97DF68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3.465637764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F625998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B13FAA2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FF"/>
                <w:kern w:val="24"/>
                <w:sz w:val="18"/>
                <w:szCs w:val="18"/>
              </w:rPr>
              <w:t>HNRNPH3</w:t>
            </w: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882C73C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-0.518557942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C220CFB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268902339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158DE42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034038</w:t>
            </w:r>
          </w:p>
        </w:tc>
      </w:tr>
      <w:tr w:rsidR="00742C3A" w:rsidRPr="00B05C4F" w14:paraId="57359616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51C9622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FF0000"/>
                <w:kern w:val="24"/>
                <w:sz w:val="18"/>
                <w:szCs w:val="18"/>
              </w:rPr>
              <w:t>LASP1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4B852F9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35938837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E53CBE9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3.799906511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FC27EFC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1.925963925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38E857A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DA383CB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t>PGLS</w:t>
            </w: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503E0DC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0.522298287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0D610CB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2727955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F4F106A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3256</w:t>
            </w:r>
          </w:p>
        </w:tc>
      </w:tr>
      <w:tr w:rsidR="00742C3A" w:rsidRPr="00B05C4F" w14:paraId="51BD8923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DCBB331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FF0000"/>
                <w:kern w:val="24"/>
                <w:sz w:val="18"/>
                <w:szCs w:val="18"/>
              </w:rPr>
              <w:t>EHD2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AA6398A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036024974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5FA3BB2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1.463282256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BD11054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549208082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E6C393D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8DCA105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t>PLA2G2A</w:t>
            </w: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319F7B7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0.527974823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640D21D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278757414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FC989EF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30412</w:t>
            </w:r>
          </w:p>
        </w:tc>
      </w:tr>
      <w:tr w:rsidR="00742C3A" w:rsidRPr="00B05C4F" w14:paraId="3A27EC83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F42F275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FF0000"/>
                <w:kern w:val="24"/>
                <w:sz w:val="18"/>
                <w:szCs w:val="18"/>
              </w:rPr>
              <w:t>LMCD1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65C5E2C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36780746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095BEEF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2.254779742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BCAC7E5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1.172986511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D635357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680FE74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t>A0A140VJL8</w:t>
            </w: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DAE9DC7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0.52860182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EE7BC07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279419884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B251F20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30181</w:t>
            </w:r>
          </w:p>
        </w:tc>
      </w:tr>
      <w:tr w:rsidR="00742C3A" w:rsidRPr="00B05C4F" w14:paraId="43BA9673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8A927EC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FF0000"/>
                <w:kern w:val="24"/>
                <w:sz w:val="18"/>
                <w:szCs w:val="18"/>
              </w:rPr>
              <w:t>APOC4-APOC2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C6D4366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3739955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6BFA8E1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2.573117175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1BE66EE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1.363517156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07F6BDE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359C7FE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FF"/>
                <w:kern w:val="24"/>
                <w:sz w:val="18"/>
                <w:szCs w:val="18"/>
              </w:rPr>
              <w:t>IQGAP1</w:t>
            </w: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65A296C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-0.531526363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BF3C5E0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282520274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1FAF5F4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029124</w:t>
            </w:r>
          </w:p>
        </w:tc>
      </w:tr>
      <w:tr w:rsidR="00742C3A" w:rsidRPr="00B05C4F" w14:paraId="241167D1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82AA54C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FF0000"/>
                <w:kern w:val="24"/>
                <w:sz w:val="18"/>
                <w:szCs w:val="18"/>
              </w:rPr>
              <w:t>H1FX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714478D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38091633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009B81F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1.841148121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FE97D8A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880605697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B81EFC5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2D85433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t>ERP70</w:t>
            </w: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022F748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0.533252275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87534F6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284357989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37D96DD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28514</w:t>
            </w:r>
          </w:p>
        </w:tc>
      </w:tr>
      <w:tr w:rsidR="00742C3A" w:rsidRPr="00B05C4F" w14:paraId="76D1473F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AC873FF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FF0000"/>
                <w:kern w:val="24"/>
                <w:sz w:val="18"/>
                <w:szCs w:val="18"/>
              </w:rPr>
              <w:t>IGKV2D-24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716EAE3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39883319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53DB380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1.971528082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B1BEF57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97931426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9B9E57F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BA633F1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t>BST1</w:t>
            </w: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22399A9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0.537352754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ACAE501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288747982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4C00D77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27104</w:t>
            </w:r>
          </w:p>
        </w:tc>
      </w:tr>
      <w:tr w:rsidR="00742C3A" w:rsidRPr="00B05C4F" w14:paraId="7525C787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5A744DB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FF0000"/>
                <w:kern w:val="24"/>
                <w:sz w:val="18"/>
                <w:szCs w:val="18"/>
              </w:rPr>
              <w:t>KRT14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D0960E6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4060256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BD71B24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4.13766912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63907C6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2.048818281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4EC0CA7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EAE0E5A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t>CNDP2</w:t>
            </w: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6696890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0.540778147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4DD3C4D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292441004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65EFD3C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25968</w:t>
            </w:r>
          </w:p>
        </w:tc>
      </w:tr>
      <w:tr w:rsidR="00742C3A" w:rsidRPr="00B05C4F" w14:paraId="6BEFCEDA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56472FD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FF0000"/>
                <w:kern w:val="24"/>
                <w:sz w:val="18"/>
                <w:szCs w:val="18"/>
              </w:rPr>
              <w:t>TINAGL1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99C31F2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45095955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834E92E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1.986427701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0E26280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990176285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7E9ABB4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A6D051D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t>RBMX</w:t>
            </w: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369F285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0.542015215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28988A5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293780494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14C01D9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25567</w:t>
            </w:r>
          </w:p>
        </w:tc>
      </w:tr>
      <w:tr w:rsidR="00742C3A" w:rsidRPr="00B05C4F" w14:paraId="7A9AA5D3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9DF660C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FF0000"/>
                <w:kern w:val="24"/>
                <w:sz w:val="18"/>
                <w:szCs w:val="18"/>
              </w:rPr>
              <w:t>HINT1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A5AC715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46340935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794399C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1.749799008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C72EC5E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807189216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FE28BB1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115F253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t>SERPINB6</w:t>
            </w: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1FE18B8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0.542754387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C071804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294582325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731551A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25329</w:t>
            </w:r>
          </w:p>
        </w:tc>
      </w:tr>
      <w:tr w:rsidR="00742C3A" w:rsidRPr="00B05C4F" w14:paraId="1B640E3C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9D898A0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FF0000"/>
                <w:kern w:val="24"/>
                <w:sz w:val="18"/>
                <w:szCs w:val="18"/>
              </w:rPr>
              <w:t>MYL6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563E71A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47474147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4A59409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2.391365491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F2CCA99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1.257834645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4654BAA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D148ACE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t>ADD3</w:t>
            </w: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81DD6B5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0.547167769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BC29760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299392567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3360B81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23948</w:t>
            </w:r>
          </w:p>
        </w:tc>
      </w:tr>
      <w:tr w:rsidR="00742C3A" w:rsidRPr="00B05C4F" w14:paraId="2EBDDF16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882DA61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FF0000"/>
                <w:kern w:val="24"/>
                <w:sz w:val="18"/>
                <w:szCs w:val="18"/>
              </w:rPr>
              <w:t>SFRS3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F00991F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49673069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4FF2AF4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3.151652151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C1FB3AC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1.656108313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73CAFF1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E367DF3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t>F13A1</w:t>
            </w: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B8AC579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0.553152355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5C65F8A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305977528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64C0DE6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22168</w:t>
            </w:r>
          </w:p>
        </w:tc>
      </w:tr>
      <w:tr w:rsidR="00742C3A" w:rsidRPr="00B05C4F" w14:paraId="4CC8C7EB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524211D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6173260" w14:textId="77777777" w:rsidR="00742C3A" w:rsidRPr="00B05C4F" w:rsidRDefault="00742C3A" w:rsidP="00742C3A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2F44260" w14:textId="77777777" w:rsidR="00742C3A" w:rsidRPr="00B05C4F" w:rsidRDefault="00742C3A" w:rsidP="00742C3A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FA32AE0" w14:textId="77777777" w:rsidR="00742C3A" w:rsidRPr="00B05C4F" w:rsidRDefault="00742C3A" w:rsidP="00742C3A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1B0B095" w14:textId="77777777" w:rsidR="00742C3A" w:rsidRPr="00B05C4F" w:rsidRDefault="00742C3A" w:rsidP="00742C3A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27342D6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t>FTH1</w:t>
            </w: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AD7C536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0.555322179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2B58EAC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308382722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A2F1F19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21549</w:t>
            </w:r>
          </w:p>
        </w:tc>
      </w:tr>
      <w:tr w:rsidR="00742C3A" w:rsidRPr="00B05C4F" w14:paraId="0F9CE47E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DAA57EE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t>APCS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AFC20A7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05364839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57D5C51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636176922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54B6B5D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0.652500057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962A3C0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830FC34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t>CLIC1</w:t>
            </w: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A482FAE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0.577774225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E5A096A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333823055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F28143B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15904</w:t>
            </w:r>
          </w:p>
        </w:tc>
      </w:tr>
      <w:tr w:rsidR="00742C3A" w:rsidRPr="00B05C4F" w14:paraId="1F77752D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0F66D13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t>TUFM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8C32753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09890313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1C8888C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660045672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52B4432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0.599362239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7E3E3C4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CA5B97C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t>MAOA</w:t>
            </w: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CC99760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0.582424588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CC102BD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3392184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392BD5D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14896</w:t>
            </w:r>
          </w:p>
        </w:tc>
      </w:tr>
      <w:tr w:rsidR="00742C3A" w:rsidRPr="00B05C4F" w14:paraId="4A4100AC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4D6F166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FF"/>
                <w:kern w:val="24"/>
                <w:sz w:val="18"/>
                <w:szCs w:val="18"/>
              </w:rPr>
              <w:t>NDUFA7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4F7BCC9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01103348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F121F9F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288608593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553DDDE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-1.79281384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D7375F2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180BF20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t>SCARB2</w:t>
            </w: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330EBEB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0.588760003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6D7602C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346638341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F9174F7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13605</w:t>
            </w:r>
          </w:p>
        </w:tc>
      </w:tr>
      <w:tr w:rsidR="00742C3A" w:rsidRPr="00B05C4F" w14:paraId="7C1259A4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AC39143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t>ARF4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BA89BD1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16077432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E6E9106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692362607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2BE3C77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0.530400285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7227E4B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153CDA7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t>ECI2</w:t>
            </w: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705414F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0.614641077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FA72BAD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377783653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B433343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0922</w:t>
            </w:r>
          </w:p>
        </w:tc>
      </w:tr>
      <w:tr w:rsidR="00742C3A" w:rsidRPr="00B05C4F" w14:paraId="6C4E8F44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705F3A5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t>HSPD1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A60DF93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17071341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16DF40E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795066399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23874E9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0.330852745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AE9CE7C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6A33B99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FF"/>
                <w:kern w:val="24"/>
                <w:sz w:val="18"/>
                <w:szCs w:val="18"/>
              </w:rPr>
              <w:t>LAP3</w:t>
            </w: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F321A2D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-0.633310859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022EFAA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401082645</w:t>
            </w: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75112E4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006823</w:t>
            </w:r>
          </w:p>
        </w:tc>
      </w:tr>
      <w:tr w:rsidR="00742C3A" w:rsidRPr="00B05C4F" w14:paraId="3A7103D2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CDB06C3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FF"/>
                <w:kern w:val="24"/>
                <w:sz w:val="18"/>
                <w:szCs w:val="18"/>
              </w:rPr>
              <w:t>FTH1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99F1F6A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018443415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884DE4F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437106546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C512409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-1.19394311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FE054F7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C2896EB" w14:textId="77777777" w:rsidR="00742C3A" w:rsidRPr="00B05C4F" w:rsidRDefault="00742C3A" w:rsidP="00742C3A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C3293B5" w14:textId="77777777" w:rsidR="00742C3A" w:rsidRPr="00B05C4F" w:rsidRDefault="00742C3A" w:rsidP="00742C3A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B595487" w14:textId="77777777" w:rsidR="00742C3A" w:rsidRPr="00B05C4F" w:rsidRDefault="00742C3A" w:rsidP="00742C3A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D0CADB7" w14:textId="77777777" w:rsidR="00742C3A" w:rsidRPr="00B05C4F" w:rsidRDefault="00742C3A" w:rsidP="00742C3A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</w:tr>
      <w:tr w:rsidR="00742C3A" w:rsidRPr="00B05C4F" w14:paraId="281DCA1C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CAC6DED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FF"/>
                <w:kern w:val="24"/>
                <w:sz w:val="18"/>
                <w:szCs w:val="18"/>
              </w:rPr>
              <w:t>LRP1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E01E063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020007404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909EDC9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702503063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CF41E39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-0.50942358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C384141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52C3E91" w14:textId="77777777" w:rsidR="00742C3A" w:rsidRPr="00B05C4F" w:rsidRDefault="00742C3A" w:rsidP="00742C3A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D69265B" w14:textId="77777777" w:rsidR="00742C3A" w:rsidRPr="00B05C4F" w:rsidRDefault="00742C3A" w:rsidP="00742C3A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5F13745" w14:textId="77777777" w:rsidR="00742C3A" w:rsidRPr="00B05C4F" w:rsidRDefault="00742C3A" w:rsidP="00742C3A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1E20D1D" w14:textId="77777777" w:rsidR="00742C3A" w:rsidRPr="00B05C4F" w:rsidRDefault="00742C3A" w:rsidP="00742C3A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</w:tr>
      <w:tr w:rsidR="00742C3A" w:rsidRPr="00B05C4F" w14:paraId="1B46967D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9DF4CF8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lastRenderedPageBreak/>
              <w:t>FTL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69893CC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21039818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66ABA72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561581474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77F903E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0.83243275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3CD526C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6DFC00B" w14:textId="77777777" w:rsidR="00742C3A" w:rsidRPr="00B05C4F" w:rsidRDefault="00742C3A" w:rsidP="00742C3A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0D7326C" w14:textId="77777777" w:rsidR="00742C3A" w:rsidRPr="00B05C4F" w:rsidRDefault="00742C3A" w:rsidP="00742C3A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AB63D91" w14:textId="77777777" w:rsidR="00742C3A" w:rsidRPr="00B05C4F" w:rsidRDefault="00742C3A" w:rsidP="00742C3A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C649F78" w14:textId="77777777" w:rsidR="00742C3A" w:rsidRPr="00B05C4F" w:rsidRDefault="00742C3A" w:rsidP="00742C3A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</w:tr>
      <w:tr w:rsidR="00742C3A" w:rsidRPr="00B05C4F" w14:paraId="3A09D021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E07EF5B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t>ANXA4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1766DDF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29725421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761C893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656644091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D586A98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0.606816471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3FE3617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A6DE745" w14:textId="77777777" w:rsidR="00742C3A" w:rsidRPr="00B05C4F" w:rsidRDefault="00742C3A" w:rsidP="00742C3A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54E36E1" w14:textId="77777777" w:rsidR="00742C3A" w:rsidRPr="00B05C4F" w:rsidRDefault="00742C3A" w:rsidP="00742C3A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49C3665" w14:textId="77777777" w:rsidR="00742C3A" w:rsidRPr="00B05C4F" w:rsidRDefault="00742C3A" w:rsidP="00742C3A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7DFA6AB" w14:textId="77777777" w:rsidR="00742C3A" w:rsidRPr="00B05C4F" w:rsidRDefault="00742C3A" w:rsidP="00742C3A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</w:tr>
      <w:tr w:rsidR="00742C3A" w:rsidRPr="00B05C4F" w14:paraId="3F00168D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5824BF2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FF"/>
                <w:kern w:val="24"/>
                <w:sz w:val="18"/>
                <w:szCs w:val="18"/>
              </w:rPr>
              <w:t>IQGAP1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2A8411C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038593985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BD67981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557545717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E003BC1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-0.842837988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A01388C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BE3401B" w14:textId="77777777" w:rsidR="00742C3A" w:rsidRPr="00B05C4F" w:rsidRDefault="00742C3A" w:rsidP="00742C3A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81F1F5A" w14:textId="77777777" w:rsidR="00742C3A" w:rsidRPr="00B05C4F" w:rsidRDefault="00742C3A" w:rsidP="00742C3A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D02ADD7" w14:textId="77777777" w:rsidR="00742C3A" w:rsidRPr="00B05C4F" w:rsidRDefault="00742C3A" w:rsidP="00742C3A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AD3EB8B" w14:textId="77777777" w:rsidR="00742C3A" w:rsidRPr="00B05C4F" w:rsidRDefault="00742C3A" w:rsidP="00742C3A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</w:tr>
      <w:tr w:rsidR="00742C3A" w:rsidRPr="00B05C4F" w14:paraId="03E9D103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16DFE03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FF"/>
                <w:kern w:val="24"/>
                <w:sz w:val="18"/>
                <w:szCs w:val="18"/>
              </w:rPr>
              <w:t>HNRNPH3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3B663F2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040379214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7253739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745068645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9C451E9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-0.424554743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B872711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AF2A5B2" w14:textId="77777777" w:rsidR="00742C3A" w:rsidRPr="00B05C4F" w:rsidRDefault="00742C3A" w:rsidP="00742C3A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9CB7482" w14:textId="77777777" w:rsidR="00742C3A" w:rsidRPr="00B05C4F" w:rsidRDefault="00742C3A" w:rsidP="00742C3A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D4166B5" w14:textId="77777777" w:rsidR="00742C3A" w:rsidRPr="00B05C4F" w:rsidRDefault="00742C3A" w:rsidP="00742C3A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10E1289" w14:textId="77777777" w:rsidR="00742C3A" w:rsidRPr="00B05C4F" w:rsidRDefault="00742C3A" w:rsidP="00742C3A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</w:tr>
      <w:tr w:rsidR="00742C3A" w:rsidRPr="00B05C4F" w14:paraId="0EA594A5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C041F41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FF"/>
                <w:kern w:val="24"/>
                <w:sz w:val="18"/>
                <w:szCs w:val="18"/>
              </w:rPr>
              <w:t>LAP3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52FDF2D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041456732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18917DAB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0.393720929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08EC511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b/>
                <w:bCs/>
                <w:color w:val="000000"/>
                <w:kern w:val="24"/>
                <w:sz w:val="18"/>
                <w:szCs w:val="18"/>
              </w:rPr>
              <w:t>-1.344754691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02ADCA4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75F53A6" w14:textId="77777777" w:rsidR="00742C3A" w:rsidRPr="00B05C4F" w:rsidRDefault="00742C3A" w:rsidP="00742C3A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F18D981" w14:textId="77777777" w:rsidR="00742C3A" w:rsidRPr="00B05C4F" w:rsidRDefault="00742C3A" w:rsidP="00742C3A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75CE74E" w14:textId="77777777" w:rsidR="00742C3A" w:rsidRPr="00B05C4F" w:rsidRDefault="00742C3A" w:rsidP="00742C3A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2227314" w14:textId="77777777" w:rsidR="00742C3A" w:rsidRPr="00B05C4F" w:rsidRDefault="00742C3A" w:rsidP="00742C3A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</w:tr>
      <w:tr w:rsidR="00742C3A" w:rsidRPr="00B05C4F" w14:paraId="1F343579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1443145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t>FBN1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022E7CE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42672237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623851B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814095917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BB635C9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0.296729311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83A416C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6DECD188" w14:textId="77777777" w:rsidR="00742C3A" w:rsidRPr="00B05C4F" w:rsidRDefault="00742C3A" w:rsidP="00742C3A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12F2DA4" w14:textId="77777777" w:rsidR="00742C3A" w:rsidRPr="00B05C4F" w:rsidRDefault="00742C3A" w:rsidP="00742C3A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9F6C152" w14:textId="77777777" w:rsidR="00742C3A" w:rsidRPr="00B05C4F" w:rsidRDefault="00742C3A" w:rsidP="00742C3A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0A635157" w14:textId="77777777" w:rsidR="00742C3A" w:rsidRPr="00B05C4F" w:rsidRDefault="00742C3A" w:rsidP="00742C3A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</w:tr>
      <w:tr w:rsidR="00742C3A" w:rsidRPr="00B05C4F" w14:paraId="763BA595" w14:textId="77777777" w:rsidTr="00AF66C8">
        <w:trPr>
          <w:trHeight w:val="187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0F425A5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FF"/>
                <w:kern w:val="24"/>
                <w:sz w:val="18"/>
                <w:szCs w:val="18"/>
              </w:rPr>
              <w:t>CD55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154F7BF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049931265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53B114D4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0.407331119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B78FCEE" w14:textId="77777777" w:rsidR="00742C3A" w:rsidRPr="00B05C4F" w:rsidRDefault="00742C3A" w:rsidP="00742C3A">
            <w:pPr>
              <w:spacing w:before="0" w:after="0"/>
              <w:textAlignment w:val="bottom"/>
              <w:rPr>
                <w:rFonts w:ascii="Arial" w:eastAsia="Times New Roman" w:hAnsi="Arial" w:cs="Arial"/>
                <w:sz w:val="18"/>
                <w:szCs w:val="18"/>
              </w:rPr>
            </w:pPr>
            <w:r w:rsidRPr="00B05C4F">
              <w:rPr>
                <w:rFonts w:eastAsia="Times New Roman" w:cs="Times New Roman"/>
                <w:color w:val="000000"/>
                <w:kern w:val="24"/>
                <w:sz w:val="18"/>
                <w:szCs w:val="18"/>
              </w:rPr>
              <w:t>-1.295726058</w:t>
            </w:r>
          </w:p>
        </w:tc>
        <w:tc>
          <w:tcPr>
            <w:tcW w:w="1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B8C1039" w14:textId="77777777" w:rsidR="00742C3A" w:rsidRPr="00B05C4F" w:rsidRDefault="00742C3A" w:rsidP="00742C3A">
            <w:pPr>
              <w:spacing w:before="0" w:after="0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47574BC6" w14:textId="77777777" w:rsidR="00742C3A" w:rsidRPr="00B05C4F" w:rsidRDefault="00742C3A" w:rsidP="00742C3A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2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7B02C883" w14:textId="77777777" w:rsidR="00742C3A" w:rsidRPr="00B05C4F" w:rsidRDefault="00742C3A" w:rsidP="00742C3A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34D344C6" w14:textId="77777777" w:rsidR="00742C3A" w:rsidRPr="00B05C4F" w:rsidRDefault="00742C3A" w:rsidP="00742C3A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14:paraId="28022B16" w14:textId="77777777" w:rsidR="00742C3A" w:rsidRPr="00B05C4F" w:rsidRDefault="00742C3A" w:rsidP="00742C3A">
            <w:pPr>
              <w:spacing w:before="0" w:after="0"/>
              <w:rPr>
                <w:rFonts w:eastAsia="Times New Roman" w:cs="Times New Roman"/>
                <w:sz w:val="18"/>
                <w:szCs w:val="18"/>
              </w:rPr>
            </w:pPr>
          </w:p>
        </w:tc>
      </w:tr>
    </w:tbl>
    <w:p w14:paraId="621BD7FD" w14:textId="2489E974" w:rsidR="00E0476E" w:rsidRDefault="00AF66C8" w:rsidP="00E0476E">
      <w:pPr>
        <w:spacing w:before="240"/>
        <w:rPr>
          <w:rFonts w:cs="Times New Roman"/>
          <w:bCs/>
          <w:szCs w:val="24"/>
        </w:rPr>
      </w:pPr>
      <w:r w:rsidRPr="0001436A">
        <w:rPr>
          <w:rFonts w:cs="Times New Roman"/>
          <w:b/>
          <w:szCs w:val="24"/>
        </w:rPr>
        <w:t xml:space="preserve">Supplementary </w:t>
      </w:r>
      <w:r>
        <w:rPr>
          <w:rFonts w:cs="Times New Roman"/>
          <w:b/>
          <w:szCs w:val="24"/>
        </w:rPr>
        <w:t>Table</w:t>
      </w:r>
      <w:r w:rsidRPr="0001436A">
        <w:rPr>
          <w:rFonts w:cs="Times New Roman"/>
          <w:b/>
          <w:szCs w:val="24"/>
        </w:rPr>
        <w:t xml:space="preserve"> </w:t>
      </w:r>
      <w:r>
        <w:rPr>
          <w:rFonts w:cs="Times New Roman"/>
          <w:b/>
          <w:szCs w:val="24"/>
        </w:rPr>
        <w:t>4</w:t>
      </w:r>
      <w:r>
        <w:rPr>
          <w:rFonts w:cs="Times New Roman"/>
          <w:b/>
          <w:szCs w:val="24"/>
        </w:rPr>
        <w:t>.</w:t>
      </w:r>
      <w:r w:rsidR="00D47220">
        <w:rPr>
          <w:rFonts w:cs="Times New Roman"/>
          <w:b/>
          <w:szCs w:val="24"/>
        </w:rPr>
        <w:t xml:space="preserve"> </w:t>
      </w:r>
      <w:r w:rsidR="00D47220" w:rsidRPr="00D47220">
        <w:rPr>
          <w:rFonts w:cs="Times New Roman"/>
          <w:bCs/>
          <w:szCs w:val="24"/>
        </w:rPr>
        <w:t xml:space="preserve">Tables of proteins with significantly modulated in samples displaying high level of </w:t>
      </w:r>
      <w:proofErr w:type="spellStart"/>
      <w:r w:rsidR="00D47220" w:rsidRPr="00D47220">
        <w:rPr>
          <w:rFonts w:cs="Times New Roman"/>
          <w:bCs/>
          <w:szCs w:val="24"/>
        </w:rPr>
        <w:t>EndMT</w:t>
      </w:r>
      <w:proofErr w:type="spellEnd"/>
      <w:r w:rsidR="00D47220" w:rsidRPr="00D47220">
        <w:rPr>
          <w:rFonts w:cs="Times New Roman"/>
          <w:bCs/>
          <w:szCs w:val="24"/>
        </w:rPr>
        <w:t xml:space="preserve"> compared to samples low level of </w:t>
      </w:r>
      <w:proofErr w:type="spellStart"/>
      <w:r w:rsidR="00D47220" w:rsidRPr="00D47220">
        <w:rPr>
          <w:rFonts w:cs="Times New Roman"/>
          <w:bCs/>
          <w:szCs w:val="24"/>
        </w:rPr>
        <w:t>EndMT</w:t>
      </w:r>
      <w:proofErr w:type="spellEnd"/>
      <w:r w:rsidR="00D47220" w:rsidRPr="00D47220">
        <w:rPr>
          <w:rFonts w:cs="Times New Roman"/>
          <w:bCs/>
          <w:szCs w:val="24"/>
        </w:rPr>
        <w:t xml:space="preserve"> (left) and correlated with </w:t>
      </w:r>
      <w:proofErr w:type="spellStart"/>
      <w:r w:rsidR="00D47220" w:rsidRPr="00D47220">
        <w:rPr>
          <w:rFonts w:cs="Times New Roman"/>
          <w:bCs/>
          <w:szCs w:val="24"/>
        </w:rPr>
        <w:t>EndMT</w:t>
      </w:r>
      <w:proofErr w:type="spellEnd"/>
      <w:r w:rsidR="00D47220" w:rsidRPr="00D47220">
        <w:rPr>
          <w:rFonts w:cs="Times New Roman"/>
          <w:bCs/>
          <w:szCs w:val="24"/>
        </w:rPr>
        <w:t xml:space="preserve"> rate (right). Proteins with increased expression (Log2FC&gt;0 or R&gt;0) are shown in red, while the proteins with significantly decreased expression (Log2FC&lt;0 or R&lt;0) are presented in blue. Proteins shared in both analyses are presented in bold. N/A, not applicable.</w:t>
      </w:r>
    </w:p>
    <w:p w14:paraId="59CDD9A3" w14:textId="6B5863D2" w:rsidR="00624643" w:rsidRPr="00CB53D4" w:rsidRDefault="00624643" w:rsidP="00624643">
      <w:pPr>
        <w:pStyle w:val="ListParagraph"/>
        <w:pageBreakBefore/>
        <w:numPr>
          <w:ilvl w:val="0"/>
          <w:numId w:val="20"/>
        </w:numPr>
        <w:spacing w:before="240"/>
        <w:ind w:left="1282"/>
        <w:rPr>
          <w:bCs/>
        </w:rPr>
      </w:pPr>
      <w:r w:rsidRPr="00624643">
        <w:rPr>
          <w:b/>
          <w:bCs/>
        </w:rPr>
        <w:lastRenderedPageBreak/>
        <w:t xml:space="preserve">Supplementary Table </w:t>
      </w:r>
      <w:r w:rsidR="00CB53D4">
        <w:rPr>
          <w:b/>
          <w:bCs/>
        </w:rPr>
        <w:t>5</w:t>
      </w:r>
    </w:p>
    <w:tbl>
      <w:tblPr>
        <w:tblW w:w="7190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244"/>
        <w:gridCol w:w="3066"/>
        <w:gridCol w:w="2880"/>
      </w:tblGrid>
      <w:tr w:rsidR="00CB53D4" w:rsidRPr="00CB53D4" w14:paraId="6BB64935" w14:textId="77777777" w:rsidTr="00395B31">
        <w:trPr>
          <w:trHeight w:val="307"/>
        </w:trPr>
        <w:tc>
          <w:tcPr>
            <w:tcW w:w="1244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68AF841" w14:textId="77777777" w:rsidR="00CB53D4" w:rsidRPr="00CB53D4" w:rsidRDefault="00CB53D4" w:rsidP="00CB53D4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proofErr w:type="spellStart"/>
            <w:r w:rsidRPr="00CB53D4">
              <w:rPr>
                <w:rFonts w:eastAsia="Times New Roman" w:cs="Times New Roman"/>
                <w:b/>
                <w:bCs/>
                <w:color w:val="000000" w:themeColor="dark1"/>
                <w:kern w:val="24"/>
                <w:szCs w:val="24"/>
              </w:rPr>
              <w:t>Gene_name</w:t>
            </w:r>
            <w:proofErr w:type="spellEnd"/>
          </w:p>
        </w:tc>
        <w:tc>
          <w:tcPr>
            <w:tcW w:w="3066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C62820B" w14:textId="77777777" w:rsidR="00CB53D4" w:rsidRPr="00CB53D4" w:rsidRDefault="00CB53D4" w:rsidP="00CB53D4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CB53D4">
              <w:rPr>
                <w:rFonts w:eastAsia="Times New Roman" w:cs="Times New Roman"/>
                <w:b/>
                <w:bCs/>
                <w:color w:val="000000" w:themeColor="dark1"/>
                <w:kern w:val="24"/>
                <w:szCs w:val="24"/>
              </w:rPr>
              <w:t>Endothelial-to-mesenchymal transition</w:t>
            </w:r>
          </w:p>
        </w:tc>
        <w:tc>
          <w:tcPr>
            <w:tcW w:w="2880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A23D530" w14:textId="77777777" w:rsidR="00CB53D4" w:rsidRPr="00CB53D4" w:rsidRDefault="00CB53D4" w:rsidP="00CB53D4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CB53D4">
              <w:rPr>
                <w:rFonts w:eastAsia="Times New Roman" w:cs="Times New Roman"/>
                <w:b/>
                <w:bCs/>
                <w:color w:val="000000" w:themeColor="dark1"/>
                <w:kern w:val="24"/>
                <w:szCs w:val="24"/>
              </w:rPr>
              <w:t>Epithelial-to-mesenchymal transition</w:t>
            </w:r>
          </w:p>
        </w:tc>
      </w:tr>
      <w:tr w:rsidR="00CB53D4" w:rsidRPr="00CB53D4" w14:paraId="08B660C2" w14:textId="77777777" w:rsidTr="00395B31">
        <w:trPr>
          <w:trHeight w:val="307"/>
        </w:trPr>
        <w:tc>
          <w:tcPr>
            <w:tcW w:w="1244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B236DFD" w14:textId="77777777" w:rsidR="00CB53D4" w:rsidRPr="00CB53D4" w:rsidRDefault="00CB53D4" w:rsidP="00CB53D4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CB53D4"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t>HRG</w:t>
            </w:r>
          </w:p>
        </w:tc>
        <w:tc>
          <w:tcPr>
            <w:tcW w:w="3066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93F66F1" w14:textId="77777777" w:rsidR="00CB53D4" w:rsidRPr="00CB53D4" w:rsidRDefault="00CB53D4" w:rsidP="00CB53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2880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05CF1D6" w14:textId="78620918" w:rsidR="00CB53D4" w:rsidRPr="00CB53D4" w:rsidRDefault="00692EAC" w:rsidP="00CB53D4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begin">
                <w:fldData xml:space="preserve">PEVuZE5vdGU+PENpdGU+PEF1dGhvcj5DZWRlcnZhbGw8L0F1dGhvcj48WWVhcj4yMDEzPC9ZZWFy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</w:fldData>
              </w:fldChar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instrText xml:space="preserve"> ADDIN EN.CITE </w:instrText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begin">
                <w:fldData xml:space="preserve">PEVuZE5vdGU+PENpdGU+PEF1dGhvcj5DZWRlcnZhbGw8L0F1dGhvcj48WWVhcj4yMDEzPC9ZZWFy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</w:fldData>
              </w:fldChar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instrText xml:space="preserve"> ADDIN EN.CITE.DATA </w:instrText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end"/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separate"/>
            </w:r>
            <w:r>
              <w:rPr>
                <w:rFonts w:eastAsia="Times New Roman" w:cs="Times New Roman"/>
                <w:noProof/>
                <w:color w:val="000000" w:themeColor="dark1"/>
                <w:kern w:val="24"/>
                <w:szCs w:val="24"/>
              </w:rPr>
              <w:t>[1]</w:t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end"/>
            </w:r>
          </w:p>
        </w:tc>
      </w:tr>
      <w:tr w:rsidR="00CB53D4" w:rsidRPr="00CB53D4" w14:paraId="682AB5D2" w14:textId="77777777" w:rsidTr="00395B31">
        <w:trPr>
          <w:trHeight w:val="307"/>
        </w:trPr>
        <w:tc>
          <w:tcPr>
            <w:tcW w:w="1244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7AAA6ED" w14:textId="77777777" w:rsidR="00CB53D4" w:rsidRPr="00CB53D4" w:rsidRDefault="00CB53D4" w:rsidP="00CB53D4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CB53D4"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t>EHD2</w:t>
            </w:r>
          </w:p>
        </w:tc>
        <w:tc>
          <w:tcPr>
            <w:tcW w:w="3066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8D2C002" w14:textId="77777777" w:rsidR="00CB53D4" w:rsidRPr="00CB53D4" w:rsidRDefault="00CB53D4" w:rsidP="00CB53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2880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81CE930" w14:textId="101AAEFA" w:rsidR="00CB53D4" w:rsidRPr="00CB53D4" w:rsidRDefault="008B68A4" w:rsidP="00CB53D4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begin"/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instrText xml:space="preserve"> ADDIN EN.CITE &lt;EndNote&gt;&lt;Cite&gt;&lt;Author&gt;Shi&lt;/Author&gt;&lt;Year&gt;2015&lt;/Year&gt;&lt;RecNum&gt;58&lt;/RecNum&gt;&lt;DisplayText&gt;[2]&lt;/DisplayText&gt;&lt;record&gt;&lt;rec-number&gt;58&lt;/rec-number&gt;&lt;foreign-keys&gt;&lt;key app="EN" db-id="vt2twfva7dts24eet055xzroepppdvetzwea" timestamp="1616685020"&gt;58&lt;/key&gt;&lt;/foreign-keys&gt;&lt;ref-type name="Journal Article"&gt;17&lt;/ref-type&gt;&lt;contributors&gt;&lt;authors&gt;&lt;author&gt;Shi, Y.&lt;/author&gt;&lt;author&gt;Liu, X.&lt;/author&gt;&lt;author&gt;Sun, Y.&lt;/author&gt;&lt;author&gt;Wu, D.&lt;/author&gt;&lt;author&gt;Qiu, A.&lt;/author&gt;&lt;author&gt;Cheng, H.&lt;/author&gt;&lt;author&gt;Wu, C.&lt;/author&gt;&lt;author&gt;Wang, X.&lt;/author&gt;&lt;/authors&gt;&lt;/contributors&gt;&lt;auth-address&gt;Department of General Surgery, Affiliated Yancheng Hospital of Southeast University, Yancheng, 224001, Jiangsu, People&amp;apos;s Republic of China.&lt;/auth-address&gt;&lt;titles&gt;&lt;title&gt;Decreased expression and prognostic role of EHD2 in human breast carcinoma: correlation with E-cadherin&lt;/title&gt;&lt;secondary-title&gt;J Mol Histol&lt;/secondary-title&gt;&lt;/titles&gt;&lt;periodical&gt;&lt;full-title&gt;J Mol Histol&lt;/full-title&gt;&lt;/periodical&gt;&lt;pages&gt;221-31&lt;/pages&gt;&lt;volume&gt;46&lt;/volume&gt;&lt;number&gt;2&lt;/number&gt;&lt;edition&gt;2015/03/12&lt;/edition&gt;&lt;keywords&gt;&lt;keyword&gt;Adult&lt;/keyword&gt;&lt;keyword&gt;Aged&lt;/keyword&gt;&lt;keyword&gt;Aged, 80 and over&lt;/keyword&gt;&lt;keyword&gt;Antigens, CD&lt;/keyword&gt;&lt;keyword&gt;Breast Neoplasms/*metabolism/mortality/pathology&lt;/keyword&gt;&lt;keyword&gt;Cadherins/*metabolism&lt;/keyword&gt;&lt;keyword&gt;Carrier Proteins/genetics/*metabolism&lt;/keyword&gt;&lt;keyword&gt;Cell Proliferation&lt;/keyword&gt;&lt;keyword&gt;Female&lt;/keyword&gt;&lt;keyword&gt;Gene Expression&lt;/keyword&gt;&lt;keyword&gt;Humans&lt;/keyword&gt;&lt;keyword&gt;Kaplan-Meier Estimate&lt;/keyword&gt;&lt;keyword&gt;MCF-7 Cells&lt;/keyword&gt;&lt;keyword&gt;Middle Aged&lt;/keyword&gt;&lt;keyword&gt;Prognosis&lt;/keyword&gt;&lt;keyword&gt;Proportional Hazards Models&lt;/keyword&gt;&lt;/keywords&gt;&lt;dates&gt;&lt;year&gt;2015&lt;/year&gt;&lt;pub-dates&gt;&lt;date&gt;Apr&lt;/date&gt;&lt;/pub-dates&gt;&lt;/dates&gt;&lt;isbn&gt;1567-2387 (Electronic)&amp;#xD;1567-2379 (Linking)&lt;/isbn&gt;&lt;accession-num&gt;25758127&lt;/accession-num&gt;&lt;urls&gt;&lt;related-urls&gt;&lt;url&gt;https://www.ncbi.nlm.nih.gov/pubmed/25758127&lt;/url&gt;&lt;/related-urls&gt;&lt;/urls&gt;&lt;electronic-resource-num&gt;10.1007/s10735-015-9614-7&lt;/electronic-resource-num&gt;&lt;/record&gt;&lt;/Cite&gt;&lt;/EndNote&gt;</w:instrText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separate"/>
            </w:r>
            <w:r>
              <w:rPr>
                <w:rFonts w:eastAsia="Times New Roman" w:cs="Times New Roman"/>
                <w:noProof/>
                <w:color w:val="000000" w:themeColor="dark1"/>
                <w:kern w:val="24"/>
                <w:szCs w:val="24"/>
              </w:rPr>
              <w:t>[2]</w:t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end"/>
            </w:r>
          </w:p>
        </w:tc>
      </w:tr>
      <w:tr w:rsidR="00CB53D4" w:rsidRPr="00CB53D4" w14:paraId="16F90B1F" w14:textId="77777777" w:rsidTr="00395B31">
        <w:trPr>
          <w:trHeight w:val="307"/>
        </w:trPr>
        <w:tc>
          <w:tcPr>
            <w:tcW w:w="1244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98E1BE5" w14:textId="77777777" w:rsidR="00CB53D4" w:rsidRPr="00CB53D4" w:rsidRDefault="00CB53D4" w:rsidP="00CB53D4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CB53D4"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t>FGL2</w:t>
            </w:r>
          </w:p>
        </w:tc>
        <w:tc>
          <w:tcPr>
            <w:tcW w:w="3066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BD0FB87" w14:textId="77777777" w:rsidR="00CB53D4" w:rsidRPr="00CB53D4" w:rsidRDefault="00CB53D4" w:rsidP="00CB53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2880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B4E53FE" w14:textId="77F7CB9D" w:rsidR="00CB53D4" w:rsidRPr="00CB53D4" w:rsidRDefault="00250043" w:rsidP="00CB53D4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begin">
                <w:fldData xml:space="preserve">PEVuZE5vdGU+PENpdGU+PEF1dGhvcj5RaW48L0F1dGhvcj48WWVhcj4yMDE0PC9ZZWFyPjxSZWNO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</w:fldData>
              </w:fldChar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instrText xml:space="preserve"> ADDIN EN.CITE </w:instrText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begin">
                <w:fldData xml:space="preserve">PEVuZE5vdGU+PENpdGU+PEF1dGhvcj5RaW48L0F1dGhvcj48WWVhcj4yMDE0PC9ZZWFyPjxSZWNO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</w:fldData>
              </w:fldChar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instrText xml:space="preserve"> ADDIN EN.CITE.DATA </w:instrText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end"/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separate"/>
            </w:r>
            <w:r>
              <w:rPr>
                <w:rFonts w:eastAsia="Times New Roman" w:cs="Times New Roman"/>
                <w:noProof/>
                <w:color w:val="000000" w:themeColor="dark1"/>
                <w:kern w:val="24"/>
                <w:szCs w:val="24"/>
              </w:rPr>
              <w:t>[3]</w:t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end"/>
            </w:r>
          </w:p>
        </w:tc>
      </w:tr>
      <w:tr w:rsidR="00CB53D4" w:rsidRPr="00CB53D4" w14:paraId="6F6D84B9" w14:textId="77777777" w:rsidTr="00395B31">
        <w:trPr>
          <w:trHeight w:val="307"/>
        </w:trPr>
        <w:tc>
          <w:tcPr>
            <w:tcW w:w="1244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B2C618D" w14:textId="77777777" w:rsidR="00CB53D4" w:rsidRPr="00CB53D4" w:rsidRDefault="00CB53D4" w:rsidP="00CB53D4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CB53D4"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t>FBN1</w:t>
            </w:r>
          </w:p>
        </w:tc>
        <w:tc>
          <w:tcPr>
            <w:tcW w:w="3066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0A74E64" w14:textId="77777777" w:rsidR="00CB53D4" w:rsidRPr="00CB53D4" w:rsidRDefault="00CB53D4" w:rsidP="00CB53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2880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D772905" w14:textId="7A6E6288" w:rsidR="00CB53D4" w:rsidRPr="00CB53D4" w:rsidRDefault="00F33D19" w:rsidP="00CB53D4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begin">
                <w:fldData xml:space="preserve">PEVuZE5vdGU+PENpdGU+PEF1dGhvcj5MaWVuPC9BdXRob3I+PFllYXI+MjAxOTwvWWVhcj48UmVj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</w:fldData>
              </w:fldChar>
            </w:r>
            <w:r w:rsidR="00F315B0"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instrText xml:space="preserve"> ADDIN EN.CITE </w:instrText>
            </w:r>
            <w:r w:rsidR="00F315B0"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begin">
                <w:fldData xml:space="preserve">PEVuZE5vdGU+PENpdGU+PEF1dGhvcj5MaWVuPC9BdXRob3I+PFllYXI+MjAxOTwvWWVhcj48UmVj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</w:fldData>
              </w:fldChar>
            </w:r>
            <w:r w:rsidR="00F315B0"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instrText xml:space="preserve"> ADDIN EN.CITE.DATA </w:instrText>
            </w:r>
            <w:r w:rsidR="00F315B0">
              <w:rPr>
                <w:rFonts w:eastAsia="Times New Roman" w:cs="Times New Roman"/>
                <w:color w:val="000000" w:themeColor="dark1"/>
                <w:kern w:val="24"/>
                <w:szCs w:val="24"/>
              </w:rPr>
            </w:r>
            <w:r w:rsidR="00F315B0"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end"/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separate"/>
            </w:r>
            <w:r w:rsidR="00F315B0">
              <w:rPr>
                <w:rFonts w:eastAsia="Times New Roman" w:cs="Times New Roman"/>
                <w:noProof/>
                <w:color w:val="000000" w:themeColor="dark1"/>
                <w:kern w:val="24"/>
                <w:szCs w:val="24"/>
              </w:rPr>
              <w:t>[4; 5]</w:t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end"/>
            </w:r>
          </w:p>
        </w:tc>
      </w:tr>
      <w:tr w:rsidR="00CB53D4" w:rsidRPr="00CB53D4" w14:paraId="16D8DCA3" w14:textId="77777777" w:rsidTr="00395B31">
        <w:trPr>
          <w:trHeight w:val="307"/>
        </w:trPr>
        <w:tc>
          <w:tcPr>
            <w:tcW w:w="1244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7899A3A" w14:textId="77777777" w:rsidR="00CB53D4" w:rsidRPr="00CB53D4" w:rsidRDefault="00CB53D4" w:rsidP="00CB53D4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CB53D4"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t>CA2</w:t>
            </w:r>
          </w:p>
        </w:tc>
        <w:tc>
          <w:tcPr>
            <w:tcW w:w="3066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4EE87FF" w14:textId="77777777" w:rsidR="00CB53D4" w:rsidRPr="00CB53D4" w:rsidRDefault="00CB53D4" w:rsidP="00CB53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2880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DE4352D" w14:textId="785308AE" w:rsidR="00CB53D4" w:rsidRPr="00CB53D4" w:rsidRDefault="00F315B0" w:rsidP="00CB53D4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begin">
                <w:fldData xml:space="preserve">PEVuZE5vdGU+PENpdGU+PEF1dGhvcj5aaGFuZzwvQXV0aG9yPjxZZWFyPjIwMTg8L1llYXI+PFJl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</w:fldData>
              </w:fldChar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instrText xml:space="preserve"> ADDIN EN.CITE </w:instrText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begin">
                <w:fldData xml:space="preserve">PEVuZE5vdGU+PENpdGU+PEF1dGhvcj5aaGFuZzwvQXV0aG9yPjxZZWFyPjIwMTg8L1llYXI+PFJl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</w:fldData>
              </w:fldChar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instrText xml:space="preserve"> ADDIN EN.CITE.DATA </w:instrText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end"/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separate"/>
            </w:r>
            <w:r>
              <w:rPr>
                <w:rFonts w:eastAsia="Times New Roman" w:cs="Times New Roman"/>
                <w:noProof/>
                <w:color w:val="000000" w:themeColor="dark1"/>
                <w:kern w:val="24"/>
                <w:szCs w:val="24"/>
              </w:rPr>
              <w:t>[6]</w:t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end"/>
            </w:r>
          </w:p>
        </w:tc>
      </w:tr>
      <w:tr w:rsidR="00CB53D4" w:rsidRPr="00CB53D4" w14:paraId="75A6A1DB" w14:textId="77777777" w:rsidTr="00395B31">
        <w:trPr>
          <w:trHeight w:val="307"/>
        </w:trPr>
        <w:tc>
          <w:tcPr>
            <w:tcW w:w="1244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895122A" w14:textId="77777777" w:rsidR="00CB53D4" w:rsidRPr="00CB53D4" w:rsidRDefault="00CB53D4" w:rsidP="00CB53D4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CB53D4"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t>LASP1</w:t>
            </w:r>
          </w:p>
        </w:tc>
        <w:tc>
          <w:tcPr>
            <w:tcW w:w="3066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9E68A89" w14:textId="77777777" w:rsidR="00CB53D4" w:rsidRPr="00CB53D4" w:rsidRDefault="00CB53D4" w:rsidP="00CB53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2880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C5D62DE" w14:textId="3B0E6F70" w:rsidR="00CB53D4" w:rsidRPr="00CB53D4" w:rsidRDefault="007366CB" w:rsidP="00CB53D4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begin">
                <w:fldData xml:space="preserve">PEVuZE5vdGU+PENpdGU+PEF1dGhvcj5XYW5nPC9BdXRob3I+PFllYXI+MjAxNDwvWWVhcj48UmVj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</w:fldData>
              </w:fldChar>
            </w:r>
            <w:r w:rsidR="00C82C00"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instrText xml:space="preserve"> ADDIN EN.CITE </w:instrText>
            </w:r>
            <w:r w:rsidR="00C82C00"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begin">
                <w:fldData xml:space="preserve">PEVuZE5vdGU+PENpdGU+PEF1dGhvcj5XYW5nPC9BdXRob3I+PFllYXI+MjAxNDwvWWVhcj48UmVj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</w:fldData>
              </w:fldChar>
            </w:r>
            <w:r w:rsidR="00C82C00"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instrText xml:space="preserve"> ADDIN EN.CITE.DATA </w:instrText>
            </w:r>
            <w:r w:rsidR="00C82C00">
              <w:rPr>
                <w:rFonts w:eastAsia="Times New Roman" w:cs="Times New Roman"/>
                <w:color w:val="000000" w:themeColor="dark1"/>
                <w:kern w:val="24"/>
                <w:szCs w:val="24"/>
              </w:rPr>
            </w:r>
            <w:r w:rsidR="00C82C00"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end"/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separate"/>
            </w:r>
            <w:r w:rsidR="00C82C00">
              <w:rPr>
                <w:rFonts w:eastAsia="Times New Roman" w:cs="Times New Roman"/>
                <w:noProof/>
                <w:color w:val="000000" w:themeColor="dark1"/>
                <w:kern w:val="24"/>
                <w:szCs w:val="24"/>
              </w:rPr>
              <w:t>[7; 8]</w:t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end"/>
            </w:r>
          </w:p>
        </w:tc>
      </w:tr>
      <w:tr w:rsidR="00CB53D4" w:rsidRPr="00CB53D4" w14:paraId="760D264F" w14:textId="77777777" w:rsidTr="00395B31">
        <w:trPr>
          <w:trHeight w:val="307"/>
        </w:trPr>
        <w:tc>
          <w:tcPr>
            <w:tcW w:w="1244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49C4C24" w14:textId="77777777" w:rsidR="00CB53D4" w:rsidRPr="00CB53D4" w:rsidRDefault="00CB53D4" w:rsidP="00CB53D4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CB53D4"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t>HMGB1</w:t>
            </w:r>
          </w:p>
        </w:tc>
        <w:tc>
          <w:tcPr>
            <w:tcW w:w="3066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B21C50A" w14:textId="77777777" w:rsidR="00CB53D4" w:rsidRPr="00CB53D4" w:rsidRDefault="00CB53D4" w:rsidP="00CB53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2880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990E0CE" w14:textId="3EC0B80C" w:rsidR="00CB53D4" w:rsidRPr="00CB53D4" w:rsidRDefault="00C82C00" w:rsidP="00CB53D4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begin">
                <w:fldData xml:space="preserve">PEVuZE5vdGU+PENpdGU+PEF1dGhvcj5aaGFuZzwvQXV0aG9yPjxZZWFyPjIwMTg8L1llYXI+PFJl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</w:fldData>
              </w:fldChar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instrText xml:space="preserve"> ADDIN EN.CITE </w:instrText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begin">
                <w:fldData xml:space="preserve">PEVuZE5vdGU+PENpdGU+PEF1dGhvcj5aaGFuZzwvQXV0aG9yPjxZZWFyPjIwMTg8L1llYXI+PFJl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</w:fldData>
              </w:fldChar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instrText xml:space="preserve"> ADDIN EN.CITE.DATA </w:instrText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end"/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separate"/>
            </w:r>
            <w:r>
              <w:rPr>
                <w:rFonts w:eastAsia="Times New Roman" w:cs="Times New Roman"/>
                <w:noProof/>
                <w:color w:val="000000" w:themeColor="dark1"/>
                <w:kern w:val="24"/>
                <w:szCs w:val="24"/>
              </w:rPr>
              <w:t>[9]</w:t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end"/>
            </w:r>
          </w:p>
        </w:tc>
      </w:tr>
      <w:tr w:rsidR="00CB53D4" w:rsidRPr="00CB53D4" w14:paraId="206F0BF7" w14:textId="77777777" w:rsidTr="00395B31">
        <w:trPr>
          <w:trHeight w:val="307"/>
        </w:trPr>
        <w:tc>
          <w:tcPr>
            <w:tcW w:w="1244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1839EFB" w14:textId="77777777" w:rsidR="00CB53D4" w:rsidRPr="00CB53D4" w:rsidRDefault="00CB53D4" w:rsidP="00CB53D4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CB53D4"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t>LMCD1</w:t>
            </w:r>
          </w:p>
        </w:tc>
        <w:tc>
          <w:tcPr>
            <w:tcW w:w="3066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176EDCE" w14:textId="77777777" w:rsidR="00CB53D4" w:rsidRPr="00CB53D4" w:rsidRDefault="00CB53D4" w:rsidP="00CB53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2880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A8DE3F6" w14:textId="476736D6" w:rsidR="00CB53D4" w:rsidRPr="00CB53D4" w:rsidRDefault="0018677E" w:rsidP="00CB53D4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begin">
                <w:fldData xml:space="preserve">PEVuZE5vdGU+PENpdGU+PEF1dGhvcj5EdTwvQXV0aG9yPjxZZWFyPjIwMTY8L1llYXI+PFJlY051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</w:fldData>
              </w:fldChar>
            </w:r>
            <w:r w:rsidR="006A27F2"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instrText xml:space="preserve"> ADDIN EN.CITE </w:instrText>
            </w:r>
            <w:r w:rsidR="006A27F2"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begin">
                <w:fldData xml:space="preserve">PEVuZE5vdGU+PENpdGU+PEF1dGhvcj5EdTwvQXV0aG9yPjxZZWFyPjIwMTY8L1llYXI+PFJlY051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</w:fldData>
              </w:fldChar>
            </w:r>
            <w:r w:rsidR="006A27F2"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instrText xml:space="preserve"> ADDIN EN.CITE.DATA </w:instrText>
            </w:r>
            <w:r w:rsidR="006A27F2">
              <w:rPr>
                <w:rFonts w:eastAsia="Times New Roman" w:cs="Times New Roman"/>
                <w:color w:val="000000" w:themeColor="dark1"/>
                <w:kern w:val="24"/>
                <w:szCs w:val="24"/>
              </w:rPr>
            </w:r>
            <w:r w:rsidR="006A27F2"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end"/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separate"/>
            </w:r>
            <w:r w:rsidR="006A27F2">
              <w:rPr>
                <w:rFonts w:eastAsia="Times New Roman" w:cs="Times New Roman"/>
                <w:noProof/>
                <w:color w:val="000000" w:themeColor="dark1"/>
                <w:kern w:val="24"/>
                <w:szCs w:val="24"/>
              </w:rPr>
              <w:t>[10; 11]</w:t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end"/>
            </w:r>
          </w:p>
        </w:tc>
      </w:tr>
      <w:tr w:rsidR="00CB53D4" w:rsidRPr="00CB53D4" w14:paraId="5AAFE356" w14:textId="77777777" w:rsidTr="00395B31">
        <w:trPr>
          <w:trHeight w:val="307"/>
        </w:trPr>
        <w:tc>
          <w:tcPr>
            <w:tcW w:w="1244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F2AD407" w14:textId="77777777" w:rsidR="00CB53D4" w:rsidRPr="00CB53D4" w:rsidRDefault="00CB53D4" w:rsidP="00CB53D4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CB53D4"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t>NID1</w:t>
            </w:r>
          </w:p>
        </w:tc>
        <w:tc>
          <w:tcPr>
            <w:tcW w:w="3066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914ED75" w14:textId="77777777" w:rsidR="00CB53D4" w:rsidRPr="00CB53D4" w:rsidRDefault="00CB53D4" w:rsidP="00CB53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2880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2E65DFA" w14:textId="434A39A6" w:rsidR="00CB53D4" w:rsidRPr="00CB53D4" w:rsidRDefault="006A27F2" w:rsidP="00CB53D4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begin">
                <w:fldData xml:space="preserve">PEVuZE5vdGU+PENpdGU+PEF1dGhvcj5aaG91PC9BdXRob3I+PFllYXI+MjAxNzwvWWVhcj48UmVj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</w:fldData>
              </w:fldChar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instrText xml:space="preserve"> ADDIN EN.CITE </w:instrText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begin">
                <w:fldData xml:space="preserve">PEVuZE5vdGU+PENpdGU+PEF1dGhvcj5aaG91PC9BdXRob3I+PFllYXI+MjAxNzwvWWVhcj48UmVj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</w:fldData>
              </w:fldChar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instrText xml:space="preserve"> ADDIN EN.CITE.DATA </w:instrText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end"/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separate"/>
            </w:r>
            <w:r>
              <w:rPr>
                <w:rFonts w:eastAsia="Times New Roman" w:cs="Times New Roman"/>
                <w:noProof/>
                <w:color w:val="000000" w:themeColor="dark1"/>
                <w:kern w:val="24"/>
                <w:szCs w:val="24"/>
              </w:rPr>
              <w:t>[12]</w:t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end"/>
            </w:r>
          </w:p>
        </w:tc>
      </w:tr>
      <w:tr w:rsidR="00CB53D4" w:rsidRPr="00CB53D4" w14:paraId="5EFB4E95" w14:textId="77777777" w:rsidTr="00395B31">
        <w:trPr>
          <w:trHeight w:val="154"/>
        </w:trPr>
        <w:tc>
          <w:tcPr>
            <w:tcW w:w="1244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8B137D5" w14:textId="77777777" w:rsidR="00CB53D4" w:rsidRPr="00CB53D4" w:rsidRDefault="00CB53D4" w:rsidP="00CB53D4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CB53D4"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t>FTH1</w:t>
            </w:r>
          </w:p>
        </w:tc>
        <w:tc>
          <w:tcPr>
            <w:tcW w:w="3066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1B7ABD7" w14:textId="77777777" w:rsidR="00CB53D4" w:rsidRPr="00CB53D4" w:rsidRDefault="00CB53D4" w:rsidP="00CB53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2880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E481931" w14:textId="40420BDF" w:rsidR="00CB53D4" w:rsidRPr="00CB53D4" w:rsidRDefault="00CB53D4" w:rsidP="00CB53D4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CB53D4"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t>GO0001837, </w:t>
            </w:r>
            <w:r w:rsidR="001D1652"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begin">
                <w:fldData xml:space="preserve">PEVuZE5vdGU+PENpdGU+PEF1dGhvcj5Mb2JlbGxvPC9BdXRob3I+PFllYXI+MjAxNjwvWWVhcj48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=
</w:fldData>
              </w:fldChar>
            </w:r>
            <w:r w:rsidR="001D1652"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instrText xml:space="preserve"> ADDIN EN.CITE </w:instrText>
            </w:r>
            <w:r w:rsidR="001D1652"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begin">
                <w:fldData xml:space="preserve">PEVuZE5vdGU+PENpdGU+PEF1dGhvcj5Mb2JlbGxvPC9BdXRob3I+PFllYXI+MjAxNjwvWWVhcj48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=
</w:fldData>
              </w:fldChar>
            </w:r>
            <w:r w:rsidR="001D1652"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instrText xml:space="preserve"> ADDIN EN.CITE.DATA </w:instrText>
            </w:r>
            <w:r w:rsidR="001D1652">
              <w:rPr>
                <w:rFonts w:eastAsia="Times New Roman" w:cs="Times New Roman"/>
                <w:color w:val="000000" w:themeColor="dark1"/>
                <w:kern w:val="24"/>
                <w:szCs w:val="24"/>
              </w:rPr>
            </w:r>
            <w:r w:rsidR="001D1652"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end"/>
            </w:r>
            <w:r w:rsidR="001D1652"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separate"/>
            </w:r>
            <w:r w:rsidR="001D1652">
              <w:rPr>
                <w:rFonts w:eastAsia="Times New Roman" w:cs="Times New Roman"/>
                <w:noProof/>
                <w:color w:val="000000" w:themeColor="dark1"/>
                <w:kern w:val="24"/>
                <w:szCs w:val="24"/>
              </w:rPr>
              <w:t>[13]</w:t>
            </w:r>
            <w:r w:rsidR="001D1652"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end"/>
            </w:r>
          </w:p>
        </w:tc>
      </w:tr>
      <w:tr w:rsidR="00CB53D4" w:rsidRPr="00CB53D4" w14:paraId="0D4A73FC" w14:textId="77777777" w:rsidTr="00395B31">
        <w:trPr>
          <w:trHeight w:val="307"/>
        </w:trPr>
        <w:tc>
          <w:tcPr>
            <w:tcW w:w="1244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A02859D" w14:textId="77777777" w:rsidR="00CB53D4" w:rsidRPr="00CB53D4" w:rsidRDefault="00CB53D4" w:rsidP="00CB53D4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CB53D4"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t>TGFB1I1</w:t>
            </w:r>
          </w:p>
        </w:tc>
        <w:tc>
          <w:tcPr>
            <w:tcW w:w="3066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DCCCFEB" w14:textId="77777777" w:rsidR="00CB53D4" w:rsidRPr="00CB53D4" w:rsidRDefault="00CB53D4" w:rsidP="00CB53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2880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5515C30" w14:textId="77777777" w:rsidR="00CB53D4" w:rsidRPr="00CB53D4" w:rsidRDefault="00CB53D4" w:rsidP="00CB53D4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CB53D4"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t>GO0001837</w:t>
            </w:r>
          </w:p>
        </w:tc>
      </w:tr>
      <w:tr w:rsidR="00CB53D4" w:rsidRPr="00CB53D4" w14:paraId="00DB1C4D" w14:textId="77777777" w:rsidTr="00395B31">
        <w:trPr>
          <w:trHeight w:val="307"/>
        </w:trPr>
        <w:tc>
          <w:tcPr>
            <w:tcW w:w="1244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C503627" w14:textId="77777777" w:rsidR="00CB53D4" w:rsidRPr="00CB53D4" w:rsidRDefault="00CB53D4" w:rsidP="00CB53D4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CB53D4"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t>PRDX2</w:t>
            </w:r>
          </w:p>
        </w:tc>
        <w:tc>
          <w:tcPr>
            <w:tcW w:w="3066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C3A6B6F" w14:textId="77777777" w:rsidR="00CB53D4" w:rsidRPr="00CB53D4" w:rsidRDefault="00CB53D4" w:rsidP="00CB53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2880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8383F24" w14:textId="77C88375" w:rsidR="00CB53D4" w:rsidRPr="00CB53D4" w:rsidRDefault="00B063FE" w:rsidP="00CB53D4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begin">
                <w:fldData xml:space="preserve">PEVuZE5vdGU+PENpdGU+PEF1dGhvcj5GZW5nPC9BdXRob3I+PFllYXI+MjAxNDwvWWVhcj48UmVj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</w:fldData>
              </w:fldChar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instrText xml:space="preserve"> ADDIN EN.CITE </w:instrText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begin">
                <w:fldData xml:space="preserve">PEVuZE5vdGU+PENpdGU+PEF1dGhvcj5GZW5nPC9BdXRob3I+PFllYXI+MjAxNDwvWWVhcj48UmVj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</w:fldData>
              </w:fldChar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instrText xml:space="preserve"> ADDIN EN.CITE.DATA </w:instrText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end"/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separate"/>
            </w:r>
            <w:r>
              <w:rPr>
                <w:rFonts w:eastAsia="Times New Roman" w:cs="Times New Roman"/>
                <w:noProof/>
                <w:color w:val="000000" w:themeColor="dark1"/>
                <w:kern w:val="24"/>
                <w:szCs w:val="24"/>
              </w:rPr>
              <w:t>[14]</w:t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end"/>
            </w:r>
          </w:p>
        </w:tc>
      </w:tr>
      <w:tr w:rsidR="00CB53D4" w:rsidRPr="00CB53D4" w14:paraId="495C1FF6" w14:textId="77777777" w:rsidTr="00395B31">
        <w:trPr>
          <w:trHeight w:val="307"/>
        </w:trPr>
        <w:tc>
          <w:tcPr>
            <w:tcW w:w="1244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0D96FBD" w14:textId="77777777" w:rsidR="00CB53D4" w:rsidRPr="00CB53D4" w:rsidRDefault="00CB53D4" w:rsidP="00CB53D4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CB53D4"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t>SRPX</w:t>
            </w:r>
          </w:p>
        </w:tc>
        <w:tc>
          <w:tcPr>
            <w:tcW w:w="3066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0A0A796" w14:textId="77777777" w:rsidR="00CB53D4" w:rsidRPr="00CB53D4" w:rsidRDefault="00CB53D4" w:rsidP="00CB53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2880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E4A0986" w14:textId="036DEF0E" w:rsidR="00CB53D4" w:rsidRPr="00CB53D4" w:rsidRDefault="001D6117" w:rsidP="00CB53D4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>
              <w:rPr>
                <w:rFonts w:eastAsia="Times New Roman" w:cs="Times New Roman"/>
                <w:color w:val="000000" w:themeColor="dark1"/>
                <w:kern w:val="24"/>
                <w:szCs w:val="24"/>
                <w:lang w:val="pt-BR"/>
              </w:rPr>
              <w:fldChar w:fldCharType="begin">
                <w:fldData xml:space="preserve">PEVuZE5vdGU+PENpdGU+PEF1dGhvcj5GZW5nPC9BdXRob3I+PFllYXI+MjAwOTwvWWVhcj48UmVj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</w:fldData>
              </w:fldChar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  <w:lang w:val="pt-BR"/>
              </w:rPr>
              <w:instrText xml:space="preserve"> ADDIN EN.CITE </w:instrText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  <w:lang w:val="pt-BR"/>
              </w:rPr>
              <w:fldChar w:fldCharType="begin">
                <w:fldData xml:space="preserve">PEVuZE5vdGU+PENpdGU+PEF1dGhvcj5GZW5nPC9BdXRob3I+PFllYXI+MjAwOTwvWWVhcj48UmVj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</w:fldData>
              </w:fldChar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  <w:lang w:val="pt-BR"/>
              </w:rPr>
              <w:instrText xml:space="preserve"> ADDIN EN.CITE.DATA </w:instrText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  <w:lang w:val="pt-BR"/>
              </w:rPr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  <w:lang w:val="pt-BR"/>
              </w:rPr>
              <w:fldChar w:fldCharType="end"/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  <w:lang w:val="pt-BR"/>
              </w:rPr>
              <w:fldChar w:fldCharType="separate"/>
            </w:r>
            <w:r>
              <w:rPr>
                <w:rFonts w:eastAsia="Times New Roman" w:cs="Times New Roman"/>
                <w:noProof/>
                <w:color w:val="000000" w:themeColor="dark1"/>
                <w:kern w:val="24"/>
                <w:szCs w:val="24"/>
                <w:lang w:val="pt-BR"/>
              </w:rPr>
              <w:t>[15]</w:t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  <w:lang w:val="pt-BR"/>
              </w:rPr>
              <w:fldChar w:fldCharType="end"/>
            </w:r>
          </w:p>
        </w:tc>
      </w:tr>
      <w:tr w:rsidR="00CB53D4" w:rsidRPr="00CB53D4" w14:paraId="06794DFA" w14:textId="77777777" w:rsidTr="00395B31">
        <w:trPr>
          <w:trHeight w:val="307"/>
        </w:trPr>
        <w:tc>
          <w:tcPr>
            <w:tcW w:w="1244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E4308BD" w14:textId="77777777" w:rsidR="00CB53D4" w:rsidRPr="00CB53D4" w:rsidRDefault="00CB53D4" w:rsidP="00CB53D4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CB53D4"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t>LRP1</w:t>
            </w:r>
          </w:p>
        </w:tc>
        <w:tc>
          <w:tcPr>
            <w:tcW w:w="3066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CB33BD7" w14:textId="77777777" w:rsidR="00CB53D4" w:rsidRPr="00CB53D4" w:rsidRDefault="00CB53D4" w:rsidP="00CB53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2880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30B6047" w14:textId="17000755" w:rsidR="00CB53D4" w:rsidRPr="00CB53D4" w:rsidRDefault="00371AF5" w:rsidP="00CB53D4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begin">
                <w:fldData xml:space="preserve">PEVuZE5vdGU+PENpdGU+PEF1dGhvcj5IYW5jZTwvQXV0aG9yPjxZZWFyPjIwMTI8L1llYXI+PFJl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</w:fldData>
              </w:fldChar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instrText xml:space="preserve"> ADDIN EN.CITE </w:instrText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begin">
                <w:fldData xml:space="preserve">PEVuZE5vdGU+PENpdGU+PEF1dGhvcj5IYW5jZTwvQXV0aG9yPjxZZWFyPjIwMTI8L1llYXI+PFJl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</w:fldData>
              </w:fldChar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instrText xml:space="preserve"> ADDIN EN.CITE.DATA </w:instrText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end"/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separate"/>
            </w:r>
            <w:r>
              <w:rPr>
                <w:rFonts w:eastAsia="Times New Roman" w:cs="Times New Roman"/>
                <w:noProof/>
                <w:color w:val="000000" w:themeColor="dark1"/>
                <w:kern w:val="24"/>
                <w:szCs w:val="24"/>
              </w:rPr>
              <w:t>[16]</w:t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end"/>
            </w:r>
          </w:p>
        </w:tc>
      </w:tr>
      <w:tr w:rsidR="00CB53D4" w:rsidRPr="00CB53D4" w14:paraId="0A0619D7" w14:textId="77777777" w:rsidTr="00395B31">
        <w:trPr>
          <w:trHeight w:val="307"/>
        </w:trPr>
        <w:tc>
          <w:tcPr>
            <w:tcW w:w="1244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6B11C8D" w14:textId="77777777" w:rsidR="00CB53D4" w:rsidRPr="00CB53D4" w:rsidRDefault="00CB53D4" w:rsidP="00CB53D4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CB53D4"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t>PLA2G2A</w:t>
            </w:r>
          </w:p>
        </w:tc>
        <w:tc>
          <w:tcPr>
            <w:tcW w:w="3066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3A137ED" w14:textId="77777777" w:rsidR="00CB53D4" w:rsidRPr="00CB53D4" w:rsidRDefault="00CB53D4" w:rsidP="00CB53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2880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AEB2562" w14:textId="73309170" w:rsidR="00CB53D4" w:rsidRPr="00CB53D4" w:rsidRDefault="00C72617" w:rsidP="00CB53D4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begin"/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instrText xml:space="preserve"> ADDIN EN.CITE &lt;EndNote&gt;&lt;Cite&gt;&lt;Author&gt;Wu&lt;/Author&gt;&lt;Year&gt;2019&lt;/Year&gt;&lt;RecNum&gt;74&lt;/RecNum&gt;&lt;DisplayText&gt;[17]&lt;/DisplayText&gt;&lt;record&gt;&lt;rec-number&gt;74&lt;/rec-number&gt;&lt;foreign-keys&gt;&lt;key app="EN" db-id="vt2twfva7dts24eet055xzroepppdvetzwea" timestamp="1616685606"&gt;74&lt;/key&gt;&lt;/foreign-keys&gt;&lt;ref-type name="Journal Article"&gt;17&lt;/ref-type&gt;&lt;contributors&gt;&lt;authors&gt;&lt;author&gt;Wu, C.&lt;/author&gt;&lt;author&gt;Su, J.&lt;/author&gt;&lt;author&gt;Wang, X.&lt;/author&gt;&lt;author&gt;Wang, J.&lt;/author&gt;&lt;author&gt;Xiao, K.&lt;/author&gt;&lt;author&gt;Li, Y.&lt;/author&gt;&lt;author&gt;Xiao, Q.&lt;/author&gt;&lt;author&gt;Ling, M.&lt;/author&gt;&lt;author&gt;Xiao, Y.&lt;/author&gt;&lt;author&gt;Qin, C.&lt;/author&gt;&lt;author&gt;Long, W.&lt;/author&gt;&lt;author&gt;Zhang, F.&lt;/author&gt;&lt;author&gt;Pan, Y.&lt;/author&gt;&lt;author&gt;Xiang, F.&lt;/author&gt;&lt;author&gt;Liu, Q.&lt;/author&gt;&lt;/authors&gt;&lt;/contributors&gt;&lt;auth-address&gt;Department of Neurosurgery, Xiangya Hospital, Central-South University, Changsha, Hunan, People&amp;apos;s Republic of China.&amp;#xD;Institute of Skull Base Surgery and Neuro-Oncology at Hunan Neurosurgery Institute of Central South University, Changsha, Hunan, People&amp;apos;s Republic of China.&lt;/auth-address&gt;&lt;titles&gt;&lt;title&gt;Overexpression of the phospholipase A2 group V gene in glioma tumors is associated with poor patient prognosis&lt;/title&gt;&lt;secondary-title&gt;Cancer Manag Res&lt;/secondary-title&gt;&lt;/titles&gt;&lt;periodical&gt;&lt;full-title&gt;Cancer Manag Res&lt;/full-title&gt;&lt;/periodical&gt;&lt;pages&gt;3139-3152&lt;/pages&gt;&lt;volume&gt;11&lt;/volume&gt;&lt;edition&gt;2019/05/23&lt;/edition&gt;&lt;keywords&gt;&lt;keyword&gt;Pla2g5&lt;/keyword&gt;&lt;keyword&gt;biomarker&lt;/keyword&gt;&lt;keyword&gt;glioma&lt;/keyword&gt;&lt;keyword&gt;secretory phospholipases A2&lt;/keyword&gt;&lt;/keywords&gt;&lt;dates&gt;&lt;year&gt;2019&lt;/year&gt;&lt;/dates&gt;&lt;isbn&gt;1179-1322 (Print)&amp;#xD;1179-1322 (Linking)&lt;/isbn&gt;&lt;accession-num&gt;31114356&lt;/accession-num&gt;&lt;urls&gt;&lt;related-urls&gt;&lt;url&gt;https://www.ncbi.nlm.nih.gov/pubmed/31114356&lt;/url&gt;&lt;/related-urls&gt;&lt;/urls&gt;&lt;custom2&gt;PMC6489671&lt;/custom2&gt;&lt;electronic-resource-num&gt;10.2147/CMAR.S199207&lt;/electronic-resource-num&gt;&lt;/record&gt;&lt;/Cite&gt;&lt;/EndNote&gt;</w:instrText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separate"/>
            </w:r>
            <w:r>
              <w:rPr>
                <w:rFonts w:eastAsia="Times New Roman" w:cs="Times New Roman"/>
                <w:noProof/>
                <w:color w:val="000000" w:themeColor="dark1"/>
                <w:kern w:val="24"/>
                <w:szCs w:val="24"/>
              </w:rPr>
              <w:t>[17]</w:t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end"/>
            </w:r>
          </w:p>
        </w:tc>
      </w:tr>
      <w:tr w:rsidR="00CB53D4" w:rsidRPr="00CB53D4" w14:paraId="2ED9BB90" w14:textId="77777777" w:rsidTr="00395B31">
        <w:trPr>
          <w:trHeight w:val="307"/>
        </w:trPr>
        <w:tc>
          <w:tcPr>
            <w:tcW w:w="1244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719FC89" w14:textId="77777777" w:rsidR="00CB53D4" w:rsidRPr="00CB53D4" w:rsidRDefault="00CB53D4" w:rsidP="00CB53D4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CB53D4"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t>MAOA</w:t>
            </w:r>
          </w:p>
        </w:tc>
        <w:tc>
          <w:tcPr>
            <w:tcW w:w="3066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AF9ECC9" w14:textId="77777777" w:rsidR="00CB53D4" w:rsidRPr="00CB53D4" w:rsidRDefault="00CB53D4" w:rsidP="00CB53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2880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0FDACC4" w14:textId="5D5F31B1" w:rsidR="00CB53D4" w:rsidRPr="00CB53D4" w:rsidRDefault="008E1BF5" w:rsidP="00CB53D4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begin"/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instrText xml:space="preserve"> ADDIN EN.CITE &lt;EndNote&gt;&lt;Cite&gt;&lt;Author&gt;Liu&lt;/Author&gt;&lt;Year&gt;2018&lt;/Year&gt;&lt;RecNum&gt;75&lt;/RecNum&gt;&lt;DisplayText&gt;[18]&lt;/DisplayText&gt;&lt;record&gt;&lt;rec-number&gt;75&lt;/rec-number&gt;&lt;foreign-keys&gt;&lt;key app="EN" db-id="vt2twfva7dts24eet055xzroepppdvetzwea" timestamp="1616685653"&gt;75&lt;/key&gt;&lt;/foreign-keys&gt;&lt;ref-type name="Journal Article"&gt;17&lt;/ref-type&gt;&lt;contributors&gt;&lt;authors&gt;&lt;author&gt;Liu, F.&lt;/author&gt;&lt;author&gt;Hu, L.&lt;/author&gt;&lt;author&gt;Ma, Y.&lt;/author&gt;&lt;author&gt;Huang, B.&lt;/author&gt;&lt;author&gt;Xiu, Z.&lt;/author&gt;&lt;author&gt;Zhang, P.&lt;/author&gt;&lt;author&gt;Zhou, K.&lt;/author&gt;&lt;author&gt;Tang, X.&lt;/author&gt;&lt;/authors&gt;&lt;/contributors&gt;&lt;auth-address&gt;Institute of Biochemistry and Molecular Biology, Guangdong Medical University, Zhanjiang, Guangdong 524023, P.R. China.&amp;#xD;Guangdong Provincial Key Laboratory of Medical Molecular Diagnostics, Guangdong Medical University, Dongguan, Guangdong 523808, P.R. China.&amp;#xD;Institute of Plastic Surgery, Affiliated Hospital of Guangdong Medical University, Zhanjiang, Guangdong 524001, P.R. China.&lt;/auth-address&gt;&lt;titles&gt;&lt;title&gt;Increased expression of monoamine oxidase A is associated with epithelial to mesenchymal transition and clinicopathological features in non-small cell lung cancer&lt;/title&gt;&lt;secondary-title&gt;Oncol Lett&lt;/secondary-title&gt;&lt;/titles&gt;&lt;periodical&gt;&lt;full-title&gt;Oncol Lett&lt;/full-title&gt;&lt;/periodical&gt;&lt;pages&gt;3245-3251&lt;/pages&gt;&lt;volume&gt;15&lt;/volume&gt;&lt;number&gt;3&lt;/number&gt;&lt;edition&gt;2018/02/13&lt;/edition&gt;&lt;keywords&gt;&lt;keyword&gt;clinical stage&lt;/keyword&gt;&lt;keyword&gt;clinicopathological feature&lt;/keyword&gt;&lt;keyword&gt;epithelial to mesenchymal transition&lt;/keyword&gt;&lt;keyword&gt;lymph node metastasis&lt;/keyword&gt;&lt;keyword&gt;monoamine oxidase A&lt;/keyword&gt;&lt;keyword&gt;non-small cell lung cancer&lt;/keyword&gt;&lt;/keywords&gt;&lt;dates&gt;&lt;year&gt;2018&lt;/year&gt;&lt;pub-dates&gt;&lt;date&gt;Mar&lt;/date&gt;&lt;/pub-dates&gt;&lt;/dates&gt;&lt;isbn&gt;1792-1074 (Print)&amp;#xD;1792-1074 (Linking)&lt;/isbn&gt;&lt;accession-num&gt;29435065&lt;/accession-num&gt;&lt;urls&gt;&lt;related-urls&gt;&lt;url&gt;https://www.ncbi.nlm.nih.gov/pubmed/29435065&lt;/url&gt;&lt;/related-urls&gt;&lt;/urls&gt;&lt;custom2&gt;PMC5778774&lt;/custom2&gt;&lt;electronic-resource-num&gt;10.3892/ol.2017.7683&lt;/electronic-resource-num&gt;&lt;/record&gt;&lt;/Cite&gt;&lt;/EndNote&gt;</w:instrText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separate"/>
            </w:r>
            <w:r>
              <w:rPr>
                <w:rFonts w:eastAsia="Times New Roman" w:cs="Times New Roman"/>
                <w:noProof/>
                <w:color w:val="000000" w:themeColor="dark1"/>
                <w:kern w:val="24"/>
                <w:szCs w:val="24"/>
              </w:rPr>
              <w:t>[18]</w:t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end"/>
            </w:r>
          </w:p>
        </w:tc>
      </w:tr>
      <w:tr w:rsidR="00CB53D4" w:rsidRPr="00CB53D4" w14:paraId="6771BAC7" w14:textId="77777777" w:rsidTr="00395B31">
        <w:trPr>
          <w:trHeight w:val="307"/>
        </w:trPr>
        <w:tc>
          <w:tcPr>
            <w:tcW w:w="1244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1FD4D6A" w14:textId="77777777" w:rsidR="00CB53D4" w:rsidRPr="00CB53D4" w:rsidRDefault="00CB53D4" w:rsidP="00CB53D4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CB53D4">
              <w:rPr>
                <w:rFonts w:eastAsia="Times New Roman" w:cs="Times New Roman"/>
                <w:color w:val="000000"/>
                <w:kern w:val="24"/>
                <w:szCs w:val="24"/>
              </w:rPr>
              <w:t>TTN</w:t>
            </w:r>
          </w:p>
        </w:tc>
        <w:tc>
          <w:tcPr>
            <w:tcW w:w="3066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D8FCE00" w14:textId="77777777" w:rsidR="00CB53D4" w:rsidRPr="00CB53D4" w:rsidRDefault="00CB53D4" w:rsidP="00CB53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2880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0DE9E75" w14:textId="33E41C27" w:rsidR="00CB53D4" w:rsidRPr="00CB53D4" w:rsidRDefault="00DF2459" w:rsidP="00CB53D4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>
              <w:rPr>
                <w:rFonts w:eastAsia="Times New Roman" w:cs="Times New Roman"/>
                <w:color w:val="000000"/>
                <w:kern w:val="24"/>
                <w:szCs w:val="24"/>
              </w:rPr>
              <w:fldChar w:fldCharType="begin">
                <w:fldData xml:space="preserve">PEVuZE5vdGU+PENpdGU+PEF1dGhvcj5KaWE8L0F1dGhvcj48WWVhcj4yMDE5PC9ZZWFyPjxSZWNO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</w:fldData>
              </w:fldChar>
            </w:r>
            <w:r>
              <w:rPr>
                <w:rFonts w:eastAsia="Times New Roman" w:cs="Times New Roman"/>
                <w:color w:val="000000"/>
                <w:kern w:val="24"/>
                <w:szCs w:val="24"/>
              </w:rPr>
              <w:instrText xml:space="preserve"> ADDIN EN.CITE </w:instrText>
            </w:r>
            <w:r>
              <w:rPr>
                <w:rFonts w:eastAsia="Times New Roman" w:cs="Times New Roman"/>
                <w:color w:val="000000"/>
                <w:kern w:val="24"/>
                <w:szCs w:val="24"/>
              </w:rPr>
              <w:fldChar w:fldCharType="begin">
                <w:fldData xml:space="preserve">PEVuZE5vdGU+PENpdGU+PEF1dGhvcj5KaWE8L0F1dGhvcj48WWVhcj4yMDE5PC9ZZWFyPjxSZWNO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</w:fldData>
              </w:fldChar>
            </w:r>
            <w:r>
              <w:rPr>
                <w:rFonts w:eastAsia="Times New Roman" w:cs="Times New Roman"/>
                <w:color w:val="000000"/>
                <w:kern w:val="24"/>
                <w:szCs w:val="24"/>
              </w:rPr>
              <w:instrText xml:space="preserve"> ADDIN EN.CITE.DATA </w:instrText>
            </w:r>
            <w:r>
              <w:rPr>
                <w:rFonts w:eastAsia="Times New Roman" w:cs="Times New Roman"/>
                <w:color w:val="000000"/>
                <w:kern w:val="24"/>
                <w:szCs w:val="24"/>
              </w:rPr>
            </w:r>
            <w:r>
              <w:rPr>
                <w:rFonts w:eastAsia="Times New Roman" w:cs="Times New Roman"/>
                <w:color w:val="000000"/>
                <w:kern w:val="24"/>
                <w:szCs w:val="24"/>
              </w:rPr>
              <w:fldChar w:fldCharType="end"/>
            </w:r>
            <w:r>
              <w:rPr>
                <w:rFonts w:eastAsia="Times New Roman" w:cs="Times New Roman"/>
                <w:color w:val="000000"/>
                <w:kern w:val="24"/>
                <w:szCs w:val="24"/>
              </w:rPr>
              <w:fldChar w:fldCharType="separate"/>
            </w:r>
            <w:r>
              <w:rPr>
                <w:rFonts w:eastAsia="Times New Roman" w:cs="Times New Roman"/>
                <w:noProof/>
                <w:color w:val="000000"/>
                <w:kern w:val="24"/>
                <w:szCs w:val="24"/>
              </w:rPr>
              <w:t>[19]</w:t>
            </w:r>
            <w:r>
              <w:rPr>
                <w:rFonts w:eastAsia="Times New Roman" w:cs="Times New Roman"/>
                <w:color w:val="000000"/>
                <w:kern w:val="24"/>
                <w:szCs w:val="24"/>
              </w:rPr>
              <w:fldChar w:fldCharType="end"/>
            </w:r>
          </w:p>
        </w:tc>
      </w:tr>
      <w:tr w:rsidR="00CB53D4" w:rsidRPr="00CB53D4" w14:paraId="231C00C1" w14:textId="77777777" w:rsidTr="00395B31">
        <w:trPr>
          <w:trHeight w:val="307"/>
        </w:trPr>
        <w:tc>
          <w:tcPr>
            <w:tcW w:w="1244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117610D" w14:textId="77777777" w:rsidR="00CB53D4" w:rsidRPr="00CB53D4" w:rsidRDefault="00CB53D4" w:rsidP="00CB53D4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CB53D4">
              <w:rPr>
                <w:rFonts w:eastAsia="Times New Roman" w:cs="Times New Roman"/>
                <w:color w:val="000000"/>
                <w:kern w:val="24"/>
                <w:szCs w:val="24"/>
              </w:rPr>
              <w:t>IQGAP1</w:t>
            </w:r>
          </w:p>
        </w:tc>
        <w:tc>
          <w:tcPr>
            <w:tcW w:w="3066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8F2F3C2" w14:textId="77777777" w:rsidR="00CB53D4" w:rsidRPr="00CB53D4" w:rsidRDefault="00CB53D4" w:rsidP="00CB53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2880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B7E309F" w14:textId="1054804E" w:rsidR="00CB53D4" w:rsidRPr="00CB53D4" w:rsidRDefault="00A95C8B" w:rsidP="00CB53D4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>
              <w:rPr>
                <w:rFonts w:eastAsia="Times New Roman" w:cs="Times New Roman"/>
                <w:color w:val="000000"/>
                <w:kern w:val="24"/>
                <w:szCs w:val="24"/>
              </w:rPr>
              <w:fldChar w:fldCharType="begin">
                <w:fldData xml:space="preserve">PEVuZE5vdGU+PENpdGU+PEF1dGhvcj5MaXU8L0F1dGhvcj48WWVhcj4yMDE5PC9ZZWFyPjxSZWNO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</w:fldData>
              </w:fldChar>
            </w:r>
            <w:r w:rsidR="008A0E94">
              <w:rPr>
                <w:rFonts w:eastAsia="Times New Roman" w:cs="Times New Roman"/>
                <w:color w:val="000000"/>
                <w:kern w:val="24"/>
                <w:szCs w:val="24"/>
              </w:rPr>
              <w:instrText xml:space="preserve"> ADDIN EN.CITE </w:instrText>
            </w:r>
            <w:r w:rsidR="008A0E94">
              <w:rPr>
                <w:rFonts w:eastAsia="Times New Roman" w:cs="Times New Roman"/>
                <w:color w:val="000000"/>
                <w:kern w:val="24"/>
                <w:szCs w:val="24"/>
              </w:rPr>
              <w:fldChar w:fldCharType="begin">
                <w:fldData xml:space="preserve">PEVuZE5vdGU+PENpdGU+PEF1dGhvcj5MaXU8L0F1dGhvcj48WWVhcj4yMDE5PC9ZZWFyPjxSZWNO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</w:fldData>
              </w:fldChar>
            </w:r>
            <w:r w:rsidR="008A0E94">
              <w:rPr>
                <w:rFonts w:eastAsia="Times New Roman" w:cs="Times New Roman"/>
                <w:color w:val="000000"/>
                <w:kern w:val="24"/>
                <w:szCs w:val="24"/>
              </w:rPr>
              <w:instrText xml:space="preserve"> ADDIN EN.CITE.DATA </w:instrText>
            </w:r>
            <w:r w:rsidR="008A0E94">
              <w:rPr>
                <w:rFonts w:eastAsia="Times New Roman" w:cs="Times New Roman"/>
                <w:color w:val="000000"/>
                <w:kern w:val="24"/>
                <w:szCs w:val="24"/>
              </w:rPr>
            </w:r>
            <w:r w:rsidR="008A0E94">
              <w:rPr>
                <w:rFonts w:eastAsia="Times New Roman" w:cs="Times New Roman"/>
                <w:color w:val="000000"/>
                <w:kern w:val="24"/>
                <w:szCs w:val="24"/>
              </w:rPr>
              <w:fldChar w:fldCharType="end"/>
            </w:r>
            <w:r>
              <w:rPr>
                <w:rFonts w:eastAsia="Times New Roman" w:cs="Times New Roman"/>
                <w:color w:val="000000"/>
                <w:kern w:val="24"/>
                <w:szCs w:val="24"/>
              </w:rPr>
              <w:fldChar w:fldCharType="separate"/>
            </w:r>
            <w:r w:rsidR="008A0E94">
              <w:rPr>
                <w:rFonts w:eastAsia="Times New Roman" w:cs="Times New Roman"/>
                <w:noProof/>
                <w:color w:val="000000"/>
                <w:kern w:val="24"/>
                <w:szCs w:val="24"/>
              </w:rPr>
              <w:t>[20; 21]</w:t>
            </w:r>
            <w:r>
              <w:rPr>
                <w:rFonts w:eastAsia="Times New Roman" w:cs="Times New Roman"/>
                <w:color w:val="000000"/>
                <w:kern w:val="24"/>
                <w:szCs w:val="24"/>
              </w:rPr>
              <w:fldChar w:fldCharType="end"/>
            </w:r>
          </w:p>
        </w:tc>
      </w:tr>
      <w:tr w:rsidR="00CB53D4" w:rsidRPr="00CB53D4" w14:paraId="128D8A5D" w14:textId="77777777" w:rsidTr="00395B31">
        <w:trPr>
          <w:trHeight w:val="307"/>
        </w:trPr>
        <w:tc>
          <w:tcPr>
            <w:tcW w:w="1244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455C069" w14:textId="77777777" w:rsidR="00CB53D4" w:rsidRPr="00CB53D4" w:rsidRDefault="00CB53D4" w:rsidP="00CB53D4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CB53D4"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t>COL1A1</w:t>
            </w:r>
          </w:p>
        </w:tc>
        <w:tc>
          <w:tcPr>
            <w:tcW w:w="3066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8C33CE1" w14:textId="3A82FCC7" w:rsidR="00CB53D4" w:rsidRPr="00CB53D4" w:rsidRDefault="008A0E94" w:rsidP="00CB53D4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begin"/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instrText xml:space="preserve"> ADDIN EN.CITE &lt;EndNote&gt;&lt;Cite&gt;&lt;Author&gt;Piera-Velazquez&lt;/Author&gt;&lt;Year&gt;2019&lt;/Year&gt;&lt;RecNum&gt;80&lt;/RecNum&gt;&lt;DisplayText&gt;[22]&lt;/DisplayText&gt;&lt;record&gt;&lt;rec-number&gt;80&lt;/rec-number&gt;&lt;foreign-keys&gt;&lt;key app="EN" db-id="vt2twfva7dts24eet055xzroepppdvetzwea" timestamp="1616685844"&gt;80&lt;/key&gt;&lt;/foreign-keys&gt;&lt;ref-type name="Journal Article"&gt;17&lt;/ref-type&gt;&lt;contributors&gt;&lt;authors&gt;&lt;author&gt;Piera-Velazquez, S.&lt;/author&gt;&lt;author&gt;Jimenez, S. A.&lt;/author&gt;&lt;/authors&gt;&lt;/contributors&gt;&lt;auth-address&gt;Jefferson Institute of Molecular Medicine, Thomas Jefferson University , Philadelphia, Pennsylvania.&lt;/auth-address&gt;&lt;titles&gt;&lt;title&gt;Endothelial to Mesenchymal Transition: Role in Physiology and in the Pathogenesis of Human Diseases&lt;/title&gt;&lt;secondary-title&gt;Physiol Rev&lt;/secondary-title&gt;&lt;/titles&gt;&lt;periodical&gt;&lt;full-title&gt;Physiol Rev&lt;/full-title&gt;&lt;/periodical&gt;&lt;pages&gt;1281-1324&lt;/pages&gt;&lt;volume&gt;99&lt;/volume&gt;&lt;number&gt;2&lt;/number&gt;&lt;edition&gt;2019/03/14&lt;/edition&gt;&lt;keywords&gt;&lt;keyword&gt;Animals&lt;/keyword&gt;&lt;keyword&gt;*Disease&lt;/keyword&gt;&lt;keyword&gt;Embryonic Development&lt;/keyword&gt;&lt;keyword&gt;Epithelial-Mesenchymal Transition/genetics/*physiology&lt;/keyword&gt;&lt;keyword&gt;Humans&lt;/keyword&gt;&lt;/keywords&gt;&lt;dates&gt;&lt;year&gt;2019&lt;/year&gt;&lt;pub-dates&gt;&lt;date&gt;Apr 1&lt;/date&gt;&lt;/pub-dates&gt;&lt;/dates&gt;&lt;isbn&gt;1522-1210 (Electronic)&amp;#xD;0031-9333 (Linking)&lt;/isbn&gt;&lt;accession-num&gt;30864875&lt;/accession-num&gt;&lt;urls&gt;&lt;related-urls&gt;&lt;url&gt;https://www.ncbi.nlm.nih.gov/pubmed/30864875&lt;/url&gt;&lt;/related-urls&gt;&lt;/urls&gt;&lt;custom2&gt;PMC6734087&lt;/custom2&gt;&lt;electronic-resource-num&gt;10.1152/physrev.00021.2018&lt;/electronic-resource-num&gt;&lt;/record&gt;&lt;/Cite&gt;&lt;/EndNote&gt;</w:instrText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separate"/>
            </w:r>
            <w:r>
              <w:rPr>
                <w:rFonts w:eastAsia="Times New Roman" w:cs="Times New Roman"/>
                <w:noProof/>
                <w:color w:val="000000" w:themeColor="dark1"/>
                <w:kern w:val="24"/>
                <w:szCs w:val="24"/>
              </w:rPr>
              <w:t>[22]</w:t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end"/>
            </w:r>
          </w:p>
        </w:tc>
        <w:tc>
          <w:tcPr>
            <w:tcW w:w="2880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503818B" w14:textId="77777777" w:rsidR="00CB53D4" w:rsidRPr="00CB53D4" w:rsidRDefault="00CB53D4" w:rsidP="00CB53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</w:tr>
      <w:tr w:rsidR="00CB53D4" w:rsidRPr="00CB53D4" w14:paraId="0887BA31" w14:textId="77777777" w:rsidTr="00395B31">
        <w:trPr>
          <w:trHeight w:val="307"/>
        </w:trPr>
        <w:tc>
          <w:tcPr>
            <w:tcW w:w="1244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B01D598" w14:textId="77777777" w:rsidR="00CB53D4" w:rsidRPr="00CB53D4" w:rsidRDefault="00CB53D4" w:rsidP="00CB53D4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CB53D4"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t>CAST</w:t>
            </w:r>
          </w:p>
        </w:tc>
        <w:tc>
          <w:tcPr>
            <w:tcW w:w="3066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06C10D1" w14:textId="50ABBE0E" w:rsidR="00CB53D4" w:rsidRPr="00CB53D4" w:rsidRDefault="001B57B7" w:rsidP="00CB53D4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begin">
                <w:fldData xml:space="preserve">PEVuZE5vdGU+PENpdGU+PEF1dGhvcj5TdW48L0F1dGhvcj48WWVhcj4yMDIwPC9ZZWFyPjxSZWNO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</w:fldData>
              </w:fldChar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instrText xml:space="preserve"> ADDIN EN.CITE </w:instrText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begin">
                <w:fldData xml:space="preserve">PEVuZE5vdGU+PENpdGU+PEF1dGhvcj5TdW48L0F1dGhvcj48WWVhcj4yMDIwPC9ZZWFyPjxSZWNO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</w:fldData>
              </w:fldChar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instrText xml:space="preserve"> ADDIN EN.CITE.DATA </w:instrText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end"/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separate"/>
            </w:r>
            <w:r>
              <w:rPr>
                <w:rFonts w:eastAsia="Times New Roman" w:cs="Times New Roman"/>
                <w:noProof/>
                <w:color w:val="000000" w:themeColor="dark1"/>
                <w:kern w:val="24"/>
                <w:szCs w:val="24"/>
              </w:rPr>
              <w:t>[23]</w:t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end"/>
            </w:r>
          </w:p>
        </w:tc>
        <w:tc>
          <w:tcPr>
            <w:tcW w:w="2880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CCE11A4" w14:textId="77777777" w:rsidR="00CB53D4" w:rsidRPr="00CB53D4" w:rsidRDefault="00CB53D4" w:rsidP="00CB53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</w:tr>
      <w:tr w:rsidR="00CB53D4" w:rsidRPr="00CB53D4" w14:paraId="2EBB71B6" w14:textId="77777777" w:rsidTr="00395B31">
        <w:trPr>
          <w:trHeight w:val="307"/>
        </w:trPr>
        <w:tc>
          <w:tcPr>
            <w:tcW w:w="1244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9FE95C8" w14:textId="77777777" w:rsidR="00CB53D4" w:rsidRPr="00CB53D4" w:rsidRDefault="00CB53D4" w:rsidP="00CB53D4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CB53D4"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t>TAGLN2</w:t>
            </w:r>
          </w:p>
        </w:tc>
        <w:tc>
          <w:tcPr>
            <w:tcW w:w="3066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6C50B66" w14:textId="4386DF86" w:rsidR="00CB53D4" w:rsidRPr="00CB53D4" w:rsidRDefault="00317231" w:rsidP="00CB53D4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begin"/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instrText xml:space="preserve"> ADDIN EN.CITE &lt;EndNote&gt;&lt;Cite&gt;&lt;Author&gt;Cho&lt;/Author&gt;&lt;Year&gt;2018&lt;/Year&gt;&lt;RecNum&gt;82&lt;/RecNum&gt;&lt;DisplayText&gt;[24]&lt;/DisplayText&gt;&lt;record&gt;&lt;rec-number&gt;82&lt;/rec-number&gt;&lt;foreign-keys&gt;&lt;key app="EN" db-id="vt2twfva7dts24eet055xzroepppdvetzwea" timestamp="1616685916"&gt;82&lt;/key&gt;&lt;/foreign-keys&gt;&lt;ref-type name="Journal Article"&gt;17&lt;/ref-type&gt;&lt;contributors&gt;&lt;authors&gt;&lt;author&gt;Cho, J. G.&lt;/author&gt;&lt;author&gt;Lee, A.&lt;/author&gt;&lt;author&gt;Chang, W.&lt;/author&gt;&lt;author&gt;Lee, M. S.&lt;/author&gt;&lt;author&gt;Kim, J.&lt;/author&gt;&lt;/authors&gt;&lt;/contributors&gt;&lt;auth-address&gt;Division of Biological Sciences, Sookmyung Women&amp;apos;s University, Seoul, South Korea.&amp;#xD;Department of Biology Education, College of Education, Pusan National University, Busan, South Korea.&lt;/auth-address&gt;&lt;titles&gt;&lt;title&gt;Endothelial to Mesenchymal Transition Represents a Key Link in the Interaction between Inflammation and Endothelial Dysfunction&lt;/title&gt;&lt;secondary-title&gt;Front Immunol&lt;/secondary-title&gt;&lt;/titles&gt;&lt;periodical&gt;&lt;full-title&gt;Front Immunol&lt;/full-title&gt;&lt;/periodical&gt;&lt;pages&gt;294&lt;/pages&gt;&lt;volume&gt;9&lt;/volume&gt;&lt;edition&gt;2018/03/09&lt;/edition&gt;&lt;keywords&gt;&lt;keyword&gt;Cell Transdifferentiation/*physiology&lt;/keyword&gt;&lt;keyword&gt;Endothelial Cells/*pathology&lt;/keyword&gt;&lt;keyword&gt;Humans&lt;/keyword&gt;&lt;keyword&gt;Inflammation/*pathology&lt;/keyword&gt;&lt;keyword&gt;Vascular Diseases/pathology&lt;/keyword&gt;&lt;keyword&gt;*endothelial dysfunction&lt;/keyword&gt;&lt;keyword&gt;*endothelial heterogeneity&lt;/keyword&gt;&lt;keyword&gt;*endothelial to mesenchymal transition&lt;/keyword&gt;&lt;keyword&gt;*inflammatory process&lt;/keyword&gt;&lt;keyword&gt;*vascular disease&lt;/keyword&gt;&lt;/keywords&gt;&lt;dates&gt;&lt;year&gt;2018&lt;/year&gt;&lt;/dates&gt;&lt;isbn&gt;1664-3224 (Print)&amp;#xD;1664-3224 (Linking)&lt;/isbn&gt;&lt;accession-num&gt;29515588&lt;/accession-num&gt;&lt;urls&gt;&lt;related-urls&gt;&lt;url&gt;https://www.ncbi.nlm.nih.gov/pubmed/29515588&lt;/url&gt;&lt;/related-urls&gt;&lt;/urls&gt;&lt;custom2&gt;PMC5826197&lt;/custom2&gt;&lt;electronic-resource-num&gt;10.3389/fimmu.2018.00294&lt;/electronic-resource-num&gt;&lt;/record&gt;&lt;/Cite&gt;&lt;/EndNote&gt;</w:instrText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separate"/>
            </w:r>
            <w:r>
              <w:rPr>
                <w:rFonts w:eastAsia="Times New Roman" w:cs="Times New Roman"/>
                <w:noProof/>
                <w:color w:val="000000" w:themeColor="dark1"/>
                <w:kern w:val="24"/>
                <w:szCs w:val="24"/>
              </w:rPr>
              <w:t>[24]</w:t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end"/>
            </w:r>
          </w:p>
        </w:tc>
        <w:tc>
          <w:tcPr>
            <w:tcW w:w="2880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053178E" w14:textId="77777777" w:rsidR="00CB53D4" w:rsidRPr="00CB53D4" w:rsidRDefault="00CB53D4" w:rsidP="00CB53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</w:tr>
      <w:tr w:rsidR="00CB53D4" w:rsidRPr="00CB53D4" w14:paraId="7EBC70EB" w14:textId="77777777" w:rsidTr="00395B31">
        <w:trPr>
          <w:trHeight w:val="307"/>
        </w:trPr>
        <w:tc>
          <w:tcPr>
            <w:tcW w:w="1244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80625C3" w14:textId="77777777" w:rsidR="00CB53D4" w:rsidRPr="00CB53D4" w:rsidRDefault="00CB53D4" w:rsidP="00CB53D4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CB53D4"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t>CAT</w:t>
            </w:r>
          </w:p>
        </w:tc>
        <w:tc>
          <w:tcPr>
            <w:tcW w:w="3066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EE39117" w14:textId="3F6496A3" w:rsidR="00CB53D4" w:rsidRPr="00CB53D4" w:rsidRDefault="00C54197" w:rsidP="00CB53D4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begin">
                <w:fldData xml:space="preserve">PEVuZE5vdGU+PENpdGU+PEF1dGhvcj5MaW48L0F1dGhvcj48WWVhcj4yMDE4PC9ZZWFyPjxSZWNO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</w:fldData>
              </w:fldChar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instrText xml:space="preserve"> ADDIN EN.CITE </w:instrText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begin">
                <w:fldData xml:space="preserve">PEVuZE5vdGU+PENpdGU+PEF1dGhvcj5MaW48L0F1dGhvcj48WWVhcj4yMDE4PC9ZZWFyPjxSZWNO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</w:fldData>
              </w:fldChar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instrText xml:space="preserve"> ADDIN EN.CITE.DATA </w:instrText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end"/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separate"/>
            </w:r>
            <w:r>
              <w:rPr>
                <w:rFonts w:eastAsia="Times New Roman" w:cs="Times New Roman"/>
                <w:noProof/>
                <w:color w:val="000000" w:themeColor="dark1"/>
                <w:kern w:val="24"/>
                <w:szCs w:val="24"/>
              </w:rPr>
              <w:t>[25]</w:t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end"/>
            </w:r>
          </w:p>
        </w:tc>
        <w:tc>
          <w:tcPr>
            <w:tcW w:w="2880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B4204BD" w14:textId="77777777" w:rsidR="00CB53D4" w:rsidRPr="00CB53D4" w:rsidRDefault="00CB53D4" w:rsidP="00CB53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</w:tr>
      <w:tr w:rsidR="00CB53D4" w:rsidRPr="00CB53D4" w14:paraId="4A3709C7" w14:textId="77777777" w:rsidTr="00395B31">
        <w:trPr>
          <w:trHeight w:val="307"/>
        </w:trPr>
        <w:tc>
          <w:tcPr>
            <w:tcW w:w="1244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E44D24C" w14:textId="77777777" w:rsidR="00CB53D4" w:rsidRPr="00CB53D4" w:rsidRDefault="00CB53D4" w:rsidP="00CB53D4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 w:rsidRPr="00CB53D4"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t>APOA1</w:t>
            </w:r>
          </w:p>
        </w:tc>
        <w:tc>
          <w:tcPr>
            <w:tcW w:w="3066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14468E0" w14:textId="163A069B" w:rsidR="00CB53D4" w:rsidRPr="00CB53D4" w:rsidRDefault="00CA6434" w:rsidP="00CB53D4">
            <w:pPr>
              <w:spacing w:before="0" w:after="0"/>
              <w:textAlignment w:val="bottom"/>
              <w:rPr>
                <w:rFonts w:eastAsia="Times New Roman" w:cs="Times New Roman"/>
                <w:szCs w:val="24"/>
              </w:rPr>
            </w:pP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begin">
                <w:fldData xml:space="preserve">PEVuZE5vdGU+PENpdGU+PEF1dGhvcj5GZW5nPC9BdXRob3I+PFllYXI+MjAxNzwvWWVhcj48UmVj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=
</w:fldData>
              </w:fldChar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instrText xml:space="preserve"> ADDIN EN.CITE </w:instrText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begin">
                <w:fldData xml:space="preserve">PEVuZE5vdGU+PENpdGU+PEF1dGhvcj5GZW5nPC9BdXRob3I+PFllYXI+MjAxNzwvWWVhcj48UmVj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=
</w:fldData>
              </w:fldChar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instrText xml:space="preserve"> ADDIN EN.CITE.DATA </w:instrText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end"/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separate"/>
            </w:r>
            <w:r>
              <w:rPr>
                <w:rFonts w:eastAsia="Times New Roman" w:cs="Times New Roman"/>
                <w:noProof/>
                <w:color w:val="000000" w:themeColor="dark1"/>
                <w:kern w:val="24"/>
                <w:szCs w:val="24"/>
              </w:rPr>
              <w:t>[26]</w:t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end"/>
            </w:r>
          </w:p>
        </w:tc>
        <w:tc>
          <w:tcPr>
            <w:tcW w:w="2880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8784D37" w14:textId="77777777" w:rsidR="00CB53D4" w:rsidRPr="00CB53D4" w:rsidRDefault="00CB53D4" w:rsidP="00CB53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</w:tr>
      <w:tr w:rsidR="00216505" w:rsidRPr="00CB53D4" w14:paraId="20384F2D" w14:textId="77777777" w:rsidTr="00395B31">
        <w:trPr>
          <w:trHeight w:val="307"/>
        </w:trPr>
        <w:tc>
          <w:tcPr>
            <w:tcW w:w="1244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3C221143" w14:textId="5AE6DAC3" w:rsidR="00216505" w:rsidRPr="00CB53D4" w:rsidRDefault="00216505" w:rsidP="00CB53D4">
            <w:pPr>
              <w:spacing w:before="0" w:after="0"/>
              <w:textAlignment w:val="bottom"/>
              <w:rPr>
                <w:rFonts w:eastAsia="Times New Roman" w:cs="Times New Roman"/>
                <w:color w:val="000000" w:themeColor="dark1"/>
                <w:kern w:val="24"/>
                <w:szCs w:val="24"/>
              </w:rPr>
            </w:pP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t>BLVRB</w:t>
            </w:r>
          </w:p>
        </w:tc>
        <w:tc>
          <w:tcPr>
            <w:tcW w:w="3066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01FD014C" w14:textId="1D7D7B14" w:rsidR="00216505" w:rsidRDefault="00E05408" w:rsidP="00CB53D4">
            <w:pPr>
              <w:spacing w:before="0" w:after="0"/>
              <w:textAlignment w:val="bottom"/>
              <w:rPr>
                <w:rFonts w:eastAsia="Times New Roman" w:cs="Times New Roman"/>
                <w:color w:val="000000" w:themeColor="dark1"/>
                <w:kern w:val="24"/>
                <w:szCs w:val="24"/>
              </w:rPr>
            </w:pP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begin">
                <w:fldData xml:space="preserve">PEVuZE5vdGU+PENpdGU+PEF1dGhvcj5LbG9za2E8L0F1dGhvcj48WWVhcj4yMDE5PC9ZZWFyPjxS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=
</w:fldData>
              </w:fldChar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instrText xml:space="preserve"> ADDIN EN.CITE </w:instrText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begin">
                <w:fldData xml:space="preserve">PEVuZE5vdGU+PENpdGU+PEF1dGhvcj5LbG9za2E8L0F1dGhvcj48WWVhcj4yMDE5PC9ZZWFyPjxS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=
</w:fldData>
              </w:fldChar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instrText xml:space="preserve"> ADDIN EN.CITE.DATA </w:instrText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end"/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separate"/>
            </w:r>
            <w:r>
              <w:rPr>
                <w:rFonts w:eastAsia="Times New Roman" w:cs="Times New Roman"/>
                <w:noProof/>
                <w:color w:val="000000" w:themeColor="dark1"/>
                <w:kern w:val="24"/>
                <w:szCs w:val="24"/>
              </w:rPr>
              <w:t>[27]</w:t>
            </w:r>
            <w:r>
              <w:rPr>
                <w:rFonts w:eastAsia="Times New Roman" w:cs="Times New Roman"/>
                <w:color w:val="000000" w:themeColor="dark1"/>
                <w:kern w:val="24"/>
                <w:szCs w:val="24"/>
              </w:rPr>
              <w:fldChar w:fldCharType="end"/>
            </w:r>
          </w:p>
        </w:tc>
        <w:tc>
          <w:tcPr>
            <w:tcW w:w="2880" w:type="dxa"/>
            <w:tcBorders>
              <w:top w:val="single" w:sz="8" w:space="0" w:color="7F7F7F"/>
              <w:left w:val="single" w:sz="8" w:space="0" w:color="7F7F7F"/>
              <w:bottom w:val="single" w:sz="8" w:space="0" w:color="7F7F7F"/>
              <w:right w:val="single" w:sz="8" w:space="0" w:color="7F7F7F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62277ECC" w14:textId="77777777" w:rsidR="00216505" w:rsidRPr="00CB53D4" w:rsidRDefault="00216505" w:rsidP="00CB53D4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</w:tr>
    </w:tbl>
    <w:p w14:paraId="54929C65" w14:textId="77777777" w:rsidR="00692EAC" w:rsidRDefault="00692EAC" w:rsidP="00CB53D4">
      <w:pPr>
        <w:spacing w:before="240"/>
        <w:rPr>
          <w:bCs/>
        </w:rPr>
      </w:pPr>
    </w:p>
    <w:p w14:paraId="25638AEA" w14:textId="77777777" w:rsidR="00692EAC" w:rsidRDefault="00692EAC" w:rsidP="00CB53D4">
      <w:pPr>
        <w:spacing w:before="240"/>
        <w:rPr>
          <w:bCs/>
        </w:rPr>
      </w:pPr>
    </w:p>
    <w:p w14:paraId="17407D54" w14:textId="77777777" w:rsidR="00E05408" w:rsidRPr="00E05408" w:rsidRDefault="00692EAC" w:rsidP="00E05408">
      <w:pPr>
        <w:pStyle w:val="EndNoteBibliography"/>
        <w:spacing w:after="0"/>
        <w:ind w:left="720" w:hanging="720"/>
      </w:pPr>
      <w:r>
        <w:rPr>
          <w:bCs/>
        </w:rPr>
        <w:fldChar w:fldCharType="begin"/>
      </w:r>
      <w:r>
        <w:rPr>
          <w:bCs/>
        </w:rPr>
        <w:instrText xml:space="preserve"> ADDIN EN.REFLIST </w:instrText>
      </w:r>
      <w:r>
        <w:rPr>
          <w:bCs/>
        </w:rPr>
        <w:fldChar w:fldCharType="separate"/>
      </w:r>
      <w:r w:rsidR="00E05408" w:rsidRPr="00E05408">
        <w:t>[1] J. Cedervall, Y. Zhang, M. Ringvall, A. Thulin, A. Moustakas, W. Jahnen-Dechent, A. Siegbahn, and A.K. Olsson, HRG regulates tumor progression, epithelial to mesenchymal transition and metastasis via platelet-induced signaling in the pre-tumorigenic microenvironment. Angiogenesis 16 (2013) 889-902.</w:t>
      </w:r>
    </w:p>
    <w:p w14:paraId="7C931FBB" w14:textId="77777777" w:rsidR="00E05408" w:rsidRPr="00E05408" w:rsidRDefault="00E05408" w:rsidP="00E05408">
      <w:pPr>
        <w:pStyle w:val="EndNoteBibliography"/>
        <w:spacing w:after="0"/>
        <w:ind w:left="720" w:hanging="720"/>
      </w:pPr>
      <w:r w:rsidRPr="00E05408">
        <w:t>[2] Y. Shi, X. Liu, Y. Sun, D. Wu, A. Qiu, H. Cheng, C. Wu, and X. Wang, Decreased expression and prognostic role of EHD2 in human breast carcinoma: correlation with E-cadherin. J Mol Histol 46 (2015) 221-31.</w:t>
      </w:r>
    </w:p>
    <w:p w14:paraId="23B0944A" w14:textId="77777777" w:rsidR="00E05408" w:rsidRPr="00E05408" w:rsidRDefault="00E05408" w:rsidP="00E05408">
      <w:pPr>
        <w:pStyle w:val="EndNoteBibliography"/>
        <w:spacing w:after="0"/>
        <w:ind w:left="720" w:hanging="720"/>
      </w:pPr>
      <w:r w:rsidRPr="00E05408">
        <w:lastRenderedPageBreak/>
        <w:t>[3] W.Z. Qin, Q.L. Li, W.F. Chen, M.D. Xu, Y.Q. Zhang, Y.S. Zhong, L.L. Ma, J.W. Hu, M.Y. Cai, M.J. He, L.Q. Yao, and P.H. Zhou, Overexpression of fibrinogen-like protein 2 induces epithelial-to-mesenchymal transition and promotes tumor progression in colorectal carcinoma. Med Oncol 31 (2014) 181.</w:t>
      </w:r>
    </w:p>
    <w:p w14:paraId="35329E69" w14:textId="77777777" w:rsidR="00E05408" w:rsidRPr="00E05408" w:rsidRDefault="00E05408" w:rsidP="00E05408">
      <w:pPr>
        <w:pStyle w:val="EndNoteBibliography"/>
        <w:spacing w:after="0"/>
        <w:ind w:left="720" w:hanging="720"/>
      </w:pPr>
      <w:r w:rsidRPr="00E05408">
        <w:t>[4] H.C. Lien, Y.H. Lee, Y.L. Juang, and Y.T. Lu, Fibrillin-1, a novel TGF-beta-induced factor, is preferentially expressed in metaplastic carcinoma with spindle sarcomatous metaplasia. Pathology 51 (2019) 375-383.</w:t>
      </w:r>
    </w:p>
    <w:p w14:paraId="34AA0BAA" w14:textId="77777777" w:rsidR="00E05408" w:rsidRPr="00E05408" w:rsidRDefault="00E05408" w:rsidP="00E05408">
      <w:pPr>
        <w:pStyle w:val="EndNoteBibliography"/>
        <w:spacing w:after="0"/>
        <w:ind w:left="720" w:hanging="720"/>
      </w:pPr>
      <w:r w:rsidRPr="00E05408">
        <w:t>[5] A.K. Kiemer, K. Takeuchi, and M.P. Quinlan, Identification of genes involved in epithelial-mesenchymal transition and tumor progression. Oncogene 20 (2001) 6679-88.</w:t>
      </w:r>
    </w:p>
    <w:p w14:paraId="790D3DC7" w14:textId="77777777" w:rsidR="00E05408" w:rsidRPr="00E05408" w:rsidRDefault="00E05408" w:rsidP="00E05408">
      <w:pPr>
        <w:pStyle w:val="EndNoteBibliography"/>
        <w:spacing w:after="0"/>
        <w:ind w:left="720" w:hanging="720"/>
      </w:pPr>
      <w:r w:rsidRPr="00E05408">
        <w:t>[6] C. Zhang, H. Wang, Z. Chen, L. Zhuang, L. Xu, Z. Ning, Z. Zhu, P. Wang, and Z. Meng, Carbonic anhydrase 2 inhibits epithelial-mesenchymal transition and metastasis in hepatocellular carcinoma. Carcinogenesis 39 (2018) 562-570.</w:t>
      </w:r>
    </w:p>
    <w:p w14:paraId="32759A2E" w14:textId="77777777" w:rsidR="00E05408" w:rsidRPr="00E05408" w:rsidRDefault="00E05408" w:rsidP="00E05408">
      <w:pPr>
        <w:pStyle w:val="EndNoteBibliography"/>
        <w:spacing w:after="0"/>
        <w:ind w:left="720" w:hanging="720"/>
      </w:pPr>
      <w:r w:rsidRPr="00E05408">
        <w:t>[7] H. Wang, J. Shi, Y. Luo, Q. Liao, Y. Niu, F. Zhang, Z. Shao, Y. Ding, and L. Zhao, LIM and SH3 protein 1 induces TGFbeta-mediated epithelial-mesenchymal transition in human colorectal cancer by regulating S100A4 expression. Clin Cancer Res 20 (2014) 5835-47.</w:t>
      </w:r>
    </w:p>
    <w:p w14:paraId="64F762DB" w14:textId="77777777" w:rsidR="00E05408" w:rsidRPr="00E05408" w:rsidRDefault="00E05408" w:rsidP="00E05408">
      <w:pPr>
        <w:pStyle w:val="EndNoteBibliography"/>
        <w:spacing w:after="0"/>
        <w:ind w:left="720" w:hanging="720"/>
      </w:pPr>
      <w:r w:rsidRPr="00E05408">
        <w:t>[8] E. Butt, and D. Raman, New Frontiers for the Cytoskeletal Protein LASP1. Front Oncol 8 (2018) 391.</w:t>
      </w:r>
    </w:p>
    <w:p w14:paraId="26786256" w14:textId="77777777" w:rsidR="00E05408" w:rsidRPr="00E05408" w:rsidRDefault="00E05408" w:rsidP="00E05408">
      <w:pPr>
        <w:pStyle w:val="EndNoteBibliography"/>
        <w:spacing w:after="0"/>
        <w:ind w:left="720" w:hanging="720"/>
      </w:pPr>
      <w:r w:rsidRPr="00E05408">
        <w:t>[9] J. Zhang, S. Shao, D. Han, Y. Xu, D. Jiao, J. Wu, F. Yang, Y. Ge, S. Shi, Y. Li, W. Wen, and W. Qin, High mobility group box 1 promotes the epithelial-to-mesenchymal transition in prostate cancer PC3 cells via the RAGE/NF-kappaB signaling pathway. Int J Oncol 53 (2018) 659-671.</w:t>
      </w:r>
    </w:p>
    <w:p w14:paraId="7B16AD73" w14:textId="77777777" w:rsidR="00E05408" w:rsidRPr="00E05408" w:rsidRDefault="00E05408" w:rsidP="00E05408">
      <w:pPr>
        <w:pStyle w:val="EndNoteBibliography"/>
        <w:spacing w:after="0"/>
        <w:ind w:left="720" w:hanging="720"/>
      </w:pPr>
      <w:r w:rsidRPr="00E05408">
        <w:t>[10] L. Du, S. Yamamoto, B.L. Burnette, D. Huang, K. Gao, N. Jamshidi, and M.D. Kuo, Transcriptome profiling reveals novel gene expression signatures and regulating transcription factors of TGFbeta-induced epithelial-to-mesenchymal transition. Cancer Med 5 (2016) 1962-72.</w:t>
      </w:r>
    </w:p>
    <w:p w14:paraId="1350398F" w14:textId="77777777" w:rsidR="00E05408" w:rsidRPr="00E05408" w:rsidRDefault="00E05408" w:rsidP="00E05408">
      <w:pPr>
        <w:pStyle w:val="EndNoteBibliography"/>
        <w:spacing w:after="0"/>
        <w:ind w:left="720" w:hanging="720"/>
      </w:pPr>
      <w:r w:rsidRPr="00E05408">
        <w:t>[11] U. Valcourt, M. Kowanetz, H. Niimi, C.H. Heldin, and A. Moustakas, TGF-beta and the Smad signaling pathway support transcriptomic reprogramming during epithelial-mesenchymal cell transition. Mol Biol Cell 16 (2005) 1987-2002.</w:t>
      </w:r>
    </w:p>
    <w:p w14:paraId="7F2FBC2D" w14:textId="77777777" w:rsidR="00E05408" w:rsidRPr="00E05408" w:rsidRDefault="00E05408" w:rsidP="00E05408">
      <w:pPr>
        <w:pStyle w:val="EndNoteBibliography"/>
        <w:spacing w:after="0"/>
        <w:ind w:left="720" w:hanging="720"/>
      </w:pPr>
      <w:r w:rsidRPr="00E05408">
        <w:t>[12] Y. Zhou, Y. Zhu, X. Fan, C. Zhang, Y. Wang, L. Zhang, H. Zhang, T. Wen, K. Zhang, X. Huo, X. Jiang, Y. Bu, and Y. Zhang, NID1, a new regulator of EMT required for metastasis and chemoresistance of ovarian cancer cells. Oncotarget 8 (2017) 33110-33121.</w:t>
      </w:r>
    </w:p>
    <w:p w14:paraId="3D2318E5" w14:textId="77777777" w:rsidR="00E05408" w:rsidRPr="00E05408" w:rsidRDefault="00E05408" w:rsidP="00E05408">
      <w:pPr>
        <w:pStyle w:val="EndNoteBibliography"/>
        <w:spacing w:after="0"/>
        <w:ind w:left="720" w:hanging="720"/>
      </w:pPr>
      <w:r w:rsidRPr="00E05408">
        <w:t>[13] N. Lobello, F. Biamonte, M.E. Pisanu, M.C. Faniello, Z. Jakopin, E. Chiarella, E.D. Giovannone, R. Mancini, G. Ciliberto, G. Cuda, and F. Costanzo, Ferritin heavy chain is a negative regulator of ovarian cancer stem cell expansion and epithelial to mesenchymal transition. Oncotarget 7 (2016) 62019-62033.</w:t>
      </w:r>
    </w:p>
    <w:p w14:paraId="37FB854F" w14:textId="77777777" w:rsidR="00E05408" w:rsidRPr="00E05408" w:rsidRDefault="00E05408" w:rsidP="00E05408">
      <w:pPr>
        <w:pStyle w:val="EndNoteBibliography"/>
        <w:spacing w:after="0"/>
        <w:ind w:left="720" w:hanging="720"/>
      </w:pPr>
      <w:r w:rsidRPr="00E05408">
        <w:t>[14] J. Feng, Z. Fu, J. Guo, W. Lu, K. Wen, W. Chen, H. Wang, J. Wei, and S. Zhang, Overexpression of peroxiredoxin 2 inhibits TGF-beta1-induced epithelial-mesenchymal transition and cell migration in colorectal cancer. Mol Med Rep 10 (2014) 867-73.</w:t>
      </w:r>
    </w:p>
    <w:p w14:paraId="7C2E1097" w14:textId="77777777" w:rsidR="00E05408" w:rsidRPr="00E05408" w:rsidRDefault="00E05408" w:rsidP="00E05408">
      <w:pPr>
        <w:pStyle w:val="EndNoteBibliography"/>
        <w:spacing w:after="0"/>
        <w:ind w:left="720" w:hanging="720"/>
      </w:pPr>
      <w:r w:rsidRPr="00E05408">
        <w:t>[15] M.Y. Feng, K. Wang, Q.T. Shi, X.W. Yu, and J.S. Geng, Gene expression profiling in TWIST-depleted gastric cancer cells. Anat Rec (Hoboken) 292 (2009) 262-70.</w:t>
      </w:r>
    </w:p>
    <w:p w14:paraId="442ABD14" w14:textId="77777777" w:rsidR="00E05408" w:rsidRPr="00E05408" w:rsidRDefault="00E05408" w:rsidP="00E05408">
      <w:pPr>
        <w:pStyle w:val="EndNoteBibliography"/>
        <w:spacing w:after="0"/>
        <w:ind w:left="720" w:hanging="720"/>
      </w:pPr>
      <w:r w:rsidRPr="00E05408">
        <w:lastRenderedPageBreak/>
        <w:t>[16] M.W. Hance, K. Dole, U. Gopal, J.E. Bohonowych, A. Jezierska-Drutel, C.A. Neumann, H. Liu, I.P. Garraway, and J.S. Isaacs, Secreted Hsp90 is a novel regulator of the epithelial to mesenchymal transition (EMT) in prostate cancer. J Biol Chem 287 (2012) 37732-44.</w:t>
      </w:r>
    </w:p>
    <w:p w14:paraId="66093F09" w14:textId="77777777" w:rsidR="00E05408" w:rsidRPr="00E05408" w:rsidRDefault="00E05408" w:rsidP="00E05408">
      <w:pPr>
        <w:pStyle w:val="EndNoteBibliography"/>
        <w:spacing w:after="0"/>
        <w:ind w:left="720" w:hanging="720"/>
      </w:pPr>
      <w:r w:rsidRPr="00E05408">
        <w:t>[17] C. Wu, J. Su, X. Wang, J. Wang, K. Xiao, Y. Li, Q. Xiao, M. Ling, Y. Xiao, C. Qin, W. Long, F. Zhang, Y. Pan, F. Xiang, and Q. Liu, Overexpression of the phospholipase A2 group V gene in glioma tumors is associated with poor patient prognosis. Cancer Manag Res 11 (2019) 3139-3152.</w:t>
      </w:r>
    </w:p>
    <w:p w14:paraId="423C13A9" w14:textId="77777777" w:rsidR="00E05408" w:rsidRPr="00E05408" w:rsidRDefault="00E05408" w:rsidP="00E05408">
      <w:pPr>
        <w:pStyle w:val="EndNoteBibliography"/>
        <w:spacing w:after="0"/>
        <w:ind w:left="720" w:hanging="720"/>
      </w:pPr>
      <w:r w:rsidRPr="00E05408">
        <w:t>[18] F. Liu, L. Hu, Y. Ma, B. Huang, Z. Xiu, P. Zhang, K. Zhou, and X. Tang, Increased expression of monoamine oxidase A is associated with epithelial to mesenchymal transition and clinicopathological features in non-small cell lung cancer. Oncol Lett 15 (2018) 3245-3251.</w:t>
      </w:r>
    </w:p>
    <w:p w14:paraId="34AF50EC" w14:textId="77777777" w:rsidR="00E05408" w:rsidRPr="00E05408" w:rsidRDefault="00E05408" w:rsidP="00E05408">
      <w:pPr>
        <w:pStyle w:val="EndNoteBibliography"/>
        <w:spacing w:after="0"/>
        <w:ind w:left="720" w:hanging="720"/>
      </w:pPr>
      <w:r w:rsidRPr="00E05408">
        <w:t>[19] Y. Jia, Y. Duan, T. Liu, X. Wang, W. Lv, M. Wang, J. Wang, and L. Liu, LncRNA TTN-AS1 promotes migration, invasion, and epithelial mesenchymal transition of lung adenocarcinoma via sponging miR-142-5p to regulate CDK5. Cell Death Dis 10 (2019) 573.</w:t>
      </w:r>
    </w:p>
    <w:p w14:paraId="153111EF" w14:textId="77777777" w:rsidR="00E05408" w:rsidRPr="00E05408" w:rsidRDefault="00E05408" w:rsidP="00E05408">
      <w:pPr>
        <w:pStyle w:val="EndNoteBibliography"/>
        <w:spacing w:after="0"/>
        <w:ind w:left="720" w:hanging="720"/>
      </w:pPr>
      <w:r w:rsidRPr="00E05408">
        <w:t>[20] J. Liu, X. Ni, Y. Li, M. Chen, W. Chen, Y. Wu, B. Chen, Y. Wu, and M. Xu, Downregulation of IQGAP1 inhibits epithelial-mesenchymal transition via the HIF1alpha/VEGF-A signaling pathway in gastric cancer. J Cell Biochem 120 (2019) 15790-15799.</w:t>
      </w:r>
    </w:p>
    <w:p w14:paraId="72DA407F" w14:textId="77777777" w:rsidR="00E05408" w:rsidRPr="00E05408" w:rsidRDefault="00E05408" w:rsidP="00E05408">
      <w:pPr>
        <w:pStyle w:val="EndNoteBibliography"/>
        <w:spacing w:after="0"/>
        <w:ind w:left="720" w:hanging="720"/>
      </w:pPr>
      <w:r w:rsidRPr="00E05408">
        <w:t>[21] W. Hu, Z. Wang, S. Zhang, X. Lu, J. Wu, K. Yu, A. Ji, W. Lu, Z. Wang, J. Wu, and C. Jiang, IQGAP1 promotes pancreatic cancer progression and epithelial-mesenchymal transition (EMT) through Wnt/beta-catenin signaling. Sci Rep 9 (2019) 7539.</w:t>
      </w:r>
    </w:p>
    <w:p w14:paraId="426147C5" w14:textId="77777777" w:rsidR="00E05408" w:rsidRPr="00E05408" w:rsidRDefault="00E05408" w:rsidP="00E05408">
      <w:pPr>
        <w:pStyle w:val="EndNoteBibliography"/>
        <w:spacing w:after="0"/>
        <w:ind w:left="720" w:hanging="720"/>
      </w:pPr>
      <w:r w:rsidRPr="00E05408">
        <w:t>[22] S. Piera-Velazquez, and S.A. Jimenez, Endothelial to Mesenchymal Transition: Role in Physiology and in the Pathogenesis of Human Diseases. Physiol Rev 99 (2019) 1281-1324.</w:t>
      </w:r>
    </w:p>
    <w:p w14:paraId="624F9871" w14:textId="77777777" w:rsidR="00E05408" w:rsidRPr="00E05408" w:rsidRDefault="00E05408" w:rsidP="00E05408">
      <w:pPr>
        <w:pStyle w:val="EndNoteBibliography"/>
        <w:spacing w:after="0"/>
        <w:ind w:left="720" w:hanging="720"/>
      </w:pPr>
      <w:r w:rsidRPr="00E05408">
        <w:t>[23] X. Sun, Y. Sun, P. Jiang, G. Qi, and X. Chen, Crosstalk between endothelial cell-specific calpain inhibition and the endothelial-mesenchymal transition via the HSP90/Akt signaling pathway. Biomed Pharmacother 124 (2020) 109822.</w:t>
      </w:r>
    </w:p>
    <w:p w14:paraId="43DAA676" w14:textId="77777777" w:rsidR="00E05408" w:rsidRPr="00E05408" w:rsidRDefault="00E05408" w:rsidP="00E05408">
      <w:pPr>
        <w:pStyle w:val="EndNoteBibliography"/>
        <w:spacing w:after="0"/>
        <w:ind w:left="720" w:hanging="720"/>
      </w:pPr>
      <w:r w:rsidRPr="00E05408">
        <w:t>[24] J.G. Cho, A. Lee, W. Chang, M.S. Lee, and J. Kim, Endothelial to Mesenchymal Transition Represents a Key Link in the Interaction between Inflammation and Endothelial Dysfunction. Front Immunol 9 (2018) 294.</w:t>
      </w:r>
    </w:p>
    <w:p w14:paraId="71FF71BE" w14:textId="77777777" w:rsidR="00E05408" w:rsidRPr="00E05408" w:rsidRDefault="00E05408" w:rsidP="00E05408">
      <w:pPr>
        <w:pStyle w:val="EndNoteBibliography"/>
        <w:spacing w:after="0"/>
        <w:ind w:left="720" w:hanging="720"/>
      </w:pPr>
      <w:r w:rsidRPr="00E05408">
        <w:t>[25] J.R. Lin, Y.J. Zheng, Z.B. Zhang, W.L. Shen, X.D. Li, T. Wei, C.C. Ruan, X.H. Chen, D.L. Zhu, and P.J. Gao, Suppression of Endothelial-to-Mesenchymal Transition by SIRT (Sirtuin) 3 Alleviated the Development of Hypertensive Renal Injury. Hypertension 72 (2018) 350-360.</w:t>
      </w:r>
    </w:p>
    <w:p w14:paraId="02CA8424" w14:textId="77777777" w:rsidR="00E05408" w:rsidRPr="00E05408" w:rsidRDefault="00E05408" w:rsidP="00E05408">
      <w:pPr>
        <w:pStyle w:val="EndNoteBibliography"/>
        <w:spacing w:after="0"/>
        <w:ind w:left="720" w:hanging="720"/>
      </w:pPr>
      <w:r w:rsidRPr="00E05408">
        <w:t>[26] J. Feng, J. Zhang, A.O. Jackson, X. Zhu, H. Chen, W. Chen, Q. Gui, and K. Yin, Apolipoprotein A1 Inhibits the TGF-beta1-Induced Endothelial-to-Mesenchymal Transition of Human Coronary Artery Endothelial Cells. Cardiology 137 (2017) 179-187.</w:t>
      </w:r>
    </w:p>
    <w:p w14:paraId="618E2110" w14:textId="77777777" w:rsidR="00E05408" w:rsidRPr="00E05408" w:rsidRDefault="00E05408" w:rsidP="00E05408">
      <w:pPr>
        <w:pStyle w:val="EndNoteBibliography"/>
        <w:ind w:left="720" w:hanging="720"/>
      </w:pPr>
      <w:r w:rsidRPr="00E05408">
        <w:t>[27] D. Kloska, A. Kopacz, A. Piechota-Polanczyk, C. Neumayer, I. Huk, J. Dulak, A. Jozkowicz, and A. Grochot-Przeczek, Biliverdin reductase deficiency triggers an endothelial-to-mesenchymal transition in human endothelial cells. Arch Biochem Biophys 678 (2019) 108182.</w:t>
      </w:r>
    </w:p>
    <w:p w14:paraId="38FA6155" w14:textId="4E16F3A7" w:rsidR="00CB53D4" w:rsidRPr="00CB53D4" w:rsidRDefault="00692EAC" w:rsidP="00CB53D4">
      <w:pPr>
        <w:spacing w:before="240"/>
        <w:rPr>
          <w:bCs/>
        </w:rPr>
      </w:pPr>
      <w:r>
        <w:rPr>
          <w:bCs/>
        </w:rPr>
        <w:fldChar w:fldCharType="end"/>
      </w:r>
    </w:p>
    <w:sectPr w:rsidR="00CB53D4" w:rsidRPr="00CB53D4" w:rsidSect="0093429D">
      <w:headerReference w:type="even" r:id="rId8"/>
      <w:footerReference w:type="even" r:id="rId9"/>
      <w:footerReference w:type="default" r:id="rId10"/>
      <w:headerReference w:type="first" r:id="rId11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37755D9" w14:textId="77777777" w:rsidR="009A140E" w:rsidRDefault="009A140E" w:rsidP="00117666">
      <w:pPr>
        <w:spacing w:after="0"/>
      </w:pPr>
      <w:r>
        <w:separator/>
      </w:r>
    </w:p>
  </w:endnote>
  <w:endnote w:type="continuationSeparator" w:id="0">
    <w:p w14:paraId="67DF8F00" w14:textId="77777777" w:rsidR="009A140E" w:rsidRDefault="009A140E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C93025F" w14:textId="77777777" w:rsidR="002021E0" w:rsidRPr="00577C4C" w:rsidRDefault="002021E0">
    <w:pPr>
      <w:rPr>
        <w:color w:val="C0000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77777777" w:rsidR="002021E0" w:rsidRPr="00577C4C" w:rsidRDefault="002021E0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82EAD14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" filled="f" stroked="f" strokeweight=".5pt">
              <v:textbox style="mso-fit-shape-to-text:t">
                <w:txbxContent>
                  <w:p w14:paraId="50BC4D33" w14:textId="77777777" w:rsidR="002021E0" w:rsidRPr="00577C4C" w:rsidRDefault="002021E0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B4D6A35" w14:textId="77777777" w:rsidR="002021E0" w:rsidRPr="00577C4C" w:rsidRDefault="002021E0">
    <w:pPr>
      <w:rPr>
        <w:b/>
        <w:sz w:val="2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77777777" w:rsidR="002021E0" w:rsidRPr="00577C4C" w:rsidRDefault="002021E0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0F9F55F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WqhzpzcCAABoBAAADgAAAAAAAAAAAAAAAAAu&#10;AgAAZHJzL2Uyb0RvYy54bWxQSwECLQAUAAYACAAAACEAOLASw9kAAAAEAQAADwAAAAAAAAAAAAAA&#10;AACRBAAAZHJzL2Rvd25yZXYueG1sUEsFBgAAAAAEAAQA8wAAAJcFAAAAAA==&#10;" filled="f" stroked="f" strokeweight=".5pt">
              <v:textbox style="mso-fit-shape-to-text:t">
                <w:txbxContent>
                  <w:p w14:paraId="570F0D09" w14:textId="77777777" w:rsidR="002021E0" w:rsidRPr="00577C4C" w:rsidRDefault="002021E0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6F44E58" w14:textId="77777777" w:rsidR="009A140E" w:rsidRDefault="009A140E" w:rsidP="00117666">
      <w:pPr>
        <w:spacing w:after="0"/>
      </w:pPr>
      <w:r>
        <w:separator/>
      </w:r>
    </w:p>
  </w:footnote>
  <w:footnote w:type="continuationSeparator" w:id="0">
    <w:p w14:paraId="64C62C3C" w14:textId="77777777" w:rsidR="009A140E" w:rsidRDefault="009A140E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4AEF00C" w14:textId="77777777" w:rsidR="002021E0" w:rsidRPr="009151AA" w:rsidRDefault="002021E0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71D68C6" w14:textId="77777777" w:rsidR="002021E0" w:rsidRDefault="002021E0" w:rsidP="0093429D">
    <w:r w:rsidRPr="005A1D84">
      <w:rPr>
        <w:b/>
        <w:noProof/>
        <w:color w:val="A6A6A6" w:themeColor="background1" w:themeShade="A6"/>
        <w:lang w:val="en-GB" w:eastAsia="en-GB"/>
      </w:rPr>
      <w:drawing>
        <wp:inline distT="0" distB="0" distL="0" distR="0" wp14:anchorId="07D26A56" wp14:editId="2E460F0E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Pr="007E3148">
      <w:rPr>
        <w:b/>
      </w:rPr>
      <w:ptab w:relativeTo="margin" w:alignment="center" w:leader="none"/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2F231261"/>
    <w:multiLevelType w:val="hybridMultilevel"/>
    <w:tmpl w:val="C5C6BD40"/>
    <w:lvl w:ilvl="0" w:tplc="040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5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5"/>
  </w:num>
  <w:num w:numId="3">
    <w:abstractNumId w:val="1"/>
  </w:num>
  <w:num w:numId="4">
    <w:abstractNumId w:val="6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7"/>
  </w:num>
  <w:num w:numId="8">
    <w:abstractNumId w:val="7"/>
  </w:num>
  <w:num w:numId="9">
    <w:abstractNumId w:val="7"/>
  </w:num>
  <w:num w:numId="10">
    <w:abstractNumId w:val="7"/>
  </w:num>
  <w:num w:numId="11">
    <w:abstractNumId w:val="7"/>
  </w:num>
  <w:num w:numId="12">
    <w:abstractNumId w:val="7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  <w:num w:numId="20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attachedTemplate r:id="rId1"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 in Neuroendo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t2twfva7dts24eet055xzroepppdvetzwea&quot;&gt;hMV MR&lt;record-ids&gt;&lt;item&gt;57&lt;/item&gt;&lt;item&gt;58&lt;/item&gt;&lt;item&gt;59&lt;/item&gt;&lt;item&gt;60&lt;/item&gt;&lt;item&gt;61&lt;/item&gt;&lt;item&gt;62&lt;/item&gt;&lt;item&gt;63&lt;/item&gt;&lt;item&gt;64&lt;/item&gt;&lt;item&gt;66&lt;/item&gt;&lt;item&gt;67&lt;/item&gt;&lt;item&gt;68&lt;/item&gt;&lt;item&gt;69&lt;/item&gt;&lt;item&gt;70&lt;/item&gt;&lt;item&gt;71&lt;/item&gt;&lt;item&gt;72&lt;/item&gt;&lt;item&gt;73&lt;/item&gt;&lt;item&gt;74&lt;/item&gt;&lt;item&gt;75&lt;/item&gt;&lt;item&gt;76&lt;/item&gt;&lt;item&gt;77&lt;/item&gt;&lt;item&gt;78&lt;/item&gt;&lt;item&gt;80&lt;/item&gt;&lt;item&gt;81&lt;/item&gt;&lt;item&gt;82&lt;/item&gt;&lt;item&gt;83&lt;/item&gt;&lt;item&gt;84&lt;/item&gt;&lt;item&gt;85&lt;/item&gt;&lt;/record-ids&gt;&lt;/item&gt;&lt;/Libraries&gt;"/>
  </w:docVars>
  <w:rsids>
    <w:rsidRoot w:val="00ED20B5"/>
    <w:rsid w:val="000058B7"/>
    <w:rsid w:val="00011111"/>
    <w:rsid w:val="0001436A"/>
    <w:rsid w:val="00034304"/>
    <w:rsid w:val="00035434"/>
    <w:rsid w:val="00052A14"/>
    <w:rsid w:val="00077D53"/>
    <w:rsid w:val="000F7E02"/>
    <w:rsid w:val="00105FD9"/>
    <w:rsid w:val="00117666"/>
    <w:rsid w:val="0012136A"/>
    <w:rsid w:val="001549D3"/>
    <w:rsid w:val="00160065"/>
    <w:rsid w:val="00177D84"/>
    <w:rsid w:val="00181B43"/>
    <w:rsid w:val="0018677E"/>
    <w:rsid w:val="001A52FC"/>
    <w:rsid w:val="001B57B7"/>
    <w:rsid w:val="001D1652"/>
    <w:rsid w:val="001D6117"/>
    <w:rsid w:val="001E148D"/>
    <w:rsid w:val="002021E0"/>
    <w:rsid w:val="00216505"/>
    <w:rsid w:val="00250043"/>
    <w:rsid w:val="00267D18"/>
    <w:rsid w:val="00274347"/>
    <w:rsid w:val="002868E2"/>
    <w:rsid w:val="002869C3"/>
    <w:rsid w:val="002936E4"/>
    <w:rsid w:val="002B4A57"/>
    <w:rsid w:val="002C74CA"/>
    <w:rsid w:val="002D3411"/>
    <w:rsid w:val="003123F4"/>
    <w:rsid w:val="00317231"/>
    <w:rsid w:val="00352D45"/>
    <w:rsid w:val="003544FB"/>
    <w:rsid w:val="00371AF5"/>
    <w:rsid w:val="00395B31"/>
    <w:rsid w:val="003D2F2D"/>
    <w:rsid w:val="003D68A6"/>
    <w:rsid w:val="00401590"/>
    <w:rsid w:val="00447801"/>
    <w:rsid w:val="00451F27"/>
    <w:rsid w:val="00452E9C"/>
    <w:rsid w:val="00455B1D"/>
    <w:rsid w:val="004735C8"/>
    <w:rsid w:val="004947A6"/>
    <w:rsid w:val="004961FF"/>
    <w:rsid w:val="004D6297"/>
    <w:rsid w:val="004E29AF"/>
    <w:rsid w:val="005171E1"/>
    <w:rsid w:val="00517A89"/>
    <w:rsid w:val="0052015B"/>
    <w:rsid w:val="005250F2"/>
    <w:rsid w:val="00593EEA"/>
    <w:rsid w:val="005A5EEE"/>
    <w:rsid w:val="00624643"/>
    <w:rsid w:val="006375C7"/>
    <w:rsid w:val="00654E8F"/>
    <w:rsid w:val="00660D05"/>
    <w:rsid w:val="006820B1"/>
    <w:rsid w:val="00692EAC"/>
    <w:rsid w:val="0069690D"/>
    <w:rsid w:val="006A27F2"/>
    <w:rsid w:val="006B2883"/>
    <w:rsid w:val="006B7D14"/>
    <w:rsid w:val="00701727"/>
    <w:rsid w:val="0070566C"/>
    <w:rsid w:val="00714C50"/>
    <w:rsid w:val="00725A7D"/>
    <w:rsid w:val="007366CB"/>
    <w:rsid w:val="00742C3A"/>
    <w:rsid w:val="007501BE"/>
    <w:rsid w:val="00790BB3"/>
    <w:rsid w:val="007C206C"/>
    <w:rsid w:val="00812DA1"/>
    <w:rsid w:val="00815A21"/>
    <w:rsid w:val="00817DD6"/>
    <w:rsid w:val="0083759F"/>
    <w:rsid w:val="00885156"/>
    <w:rsid w:val="008A0B55"/>
    <w:rsid w:val="008A0E94"/>
    <w:rsid w:val="008B68A4"/>
    <w:rsid w:val="008E1BF5"/>
    <w:rsid w:val="009151AA"/>
    <w:rsid w:val="0093429D"/>
    <w:rsid w:val="00943573"/>
    <w:rsid w:val="00964134"/>
    <w:rsid w:val="00970F7D"/>
    <w:rsid w:val="00973BFA"/>
    <w:rsid w:val="00994A3D"/>
    <w:rsid w:val="009A140E"/>
    <w:rsid w:val="009C0D73"/>
    <w:rsid w:val="009C2B12"/>
    <w:rsid w:val="00A12F75"/>
    <w:rsid w:val="00A174D9"/>
    <w:rsid w:val="00A340C1"/>
    <w:rsid w:val="00A95C8B"/>
    <w:rsid w:val="00AA4D24"/>
    <w:rsid w:val="00AB6715"/>
    <w:rsid w:val="00AF66C8"/>
    <w:rsid w:val="00B05C4F"/>
    <w:rsid w:val="00B063FE"/>
    <w:rsid w:val="00B1671E"/>
    <w:rsid w:val="00B25EB8"/>
    <w:rsid w:val="00B37F4D"/>
    <w:rsid w:val="00B47778"/>
    <w:rsid w:val="00B77B24"/>
    <w:rsid w:val="00C27121"/>
    <w:rsid w:val="00C52A7B"/>
    <w:rsid w:val="00C54197"/>
    <w:rsid w:val="00C56BAF"/>
    <w:rsid w:val="00C679AA"/>
    <w:rsid w:val="00C72617"/>
    <w:rsid w:val="00C75972"/>
    <w:rsid w:val="00C82C00"/>
    <w:rsid w:val="00CA6434"/>
    <w:rsid w:val="00CB012D"/>
    <w:rsid w:val="00CB53D4"/>
    <w:rsid w:val="00CD066B"/>
    <w:rsid w:val="00CE4FEE"/>
    <w:rsid w:val="00D060CF"/>
    <w:rsid w:val="00D47220"/>
    <w:rsid w:val="00DB59C3"/>
    <w:rsid w:val="00DC259A"/>
    <w:rsid w:val="00DE23E8"/>
    <w:rsid w:val="00DF2459"/>
    <w:rsid w:val="00E04544"/>
    <w:rsid w:val="00E0476E"/>
    <w:rsid w:val="00E05408"/>
    <w:rsid w:val="00E52377"/>
    <w:rsid w:val="00E537AD"/>
    <w:rsid w:val="00E64E17"/>
    <w:rsid w:val="00E670E9"/>
    <w:rsid w:val="00E866C9"/>
    <w:rsid w:val="00EA3D3C"/>
    <w:rsid w:val="00EC090A"/>
    <w:rsid w:val="00ED20B5"/>
    <w:rsid w:val="00F315B0"/>
    <w:rsid w:val="00F32D83"/>
    <w:rsid w:val="00F33D19"/>
    <w:rsid w:val="00F46900"/>
    <w:rsid w:val="00F61D89"/>
    <w:rsid w:val="00FD25A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86DB94A"/>
  <w15:docId w15:val="{88748FF8-5D22-488D-A39B-60AD93690E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AB6715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AB6715"/>
  </w:style>
  <w:style w:type="paragraph" w:styleId="BalloonText">
    <w:name w:val="Balloon Text"/>
    <w:basedOn w:val="Normal"/>
    <w:link w:val="BalloonTextCh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ookTitle">
    <w:name w:val="Book Title"/>
    <w:basedOn w:val="DefaultParagraphFon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Caption">
    <w:name w:val="caption"/>
    <w:basedOn w:val="Normal"/>
    <w:next w:val="NoSpacing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NoSpacing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B67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67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67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AB6715"/>
    <w:rPr>
      <w:rFonts w:ascii="Times New Roman" w:hAnsi="Times New Roman"/>
      <w:i/>
      <w:iCs/>
    </w:rPr>
  </w:style>
  <w:style w:type="character" w:styleId="EndnoteReference">
    <w:name w:val="end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AB6715"/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B6715"/>
    <w:rPr>
      <w:rFonts w:ascii="Times New Roman" w:hAnsi="Times New Roman"/>
      <w:b/>
      <w:sz w:val="24"/>
    </w:rPr>
  </w:style>
  <w:style w:type="paragraph" w:styleId="ListParagraph">
    <w:name w:val="List Paragraph"/>
    <w:basedOn w:val="Normal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DefaultParagraphFont"/>
    <w:uiPriority w:val="99"/>
    <w:unhideWhenUsed/>
    <w:rsid w:val="00AB6715"/>
    <w:rPr>
      <w:color w:val="0000FF"/>
      <w:u w:val="single"/>
    </w:rPr>
  </w:style>
  <w:style w:type="character" w:styleId="IntenseEmphasis">
    <w:name w:val="Intense Emphasis"/>
    <w:basedOn w:val="DefaultParagraphFon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eReference">
    <w:name w:val="Intense Reference"/>
    <w:basedOn w:val="DefaultParagraphFont"/>
    <w:uiPriority w:val="32"/>
    <w:qFormat/>
    <w:rsid w:val="00AB6715"/>
    <w:rPr>
      <w:b/>
      <w:bCs/>
      <w:smallCaps/>
      <w:color w:val="auto"/>
      <w:spacing w:val="5"/>
    </w:rPr>
  </w:style>
  <w:style w:type="character" w:styleId="LineNumber">
    <w:name w:val="line number"/>
    <w:basedOn w:val="DefaultParagraphFont"/>
    <w:uiPriority w:val="99"/>
    <w:semiHidden/>
    <w:unhideWhenUsed/>
    <w:rsid w:val="00AB6715"/>
  </w:style>
  <w:style w:type="character" w:customStyle="1" w:styleId="Heading3Char">
    <w:name w:val="Heading 3 Char"/>
    <w:basedOn w:val="DefaultParagraphFont"/>
    <w:link w:val="Heading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Strong">
    <w:name w:val="Strong"/>
    <w:basedOn w:val="DefaultParagraphFont"/>
    <w:uiPriority w:val="22"/>
    <w:qFormat/>
    <w:rsid w:val="00AB6715"/>
    <w:rPr>
      <w:rFonts w:ascii="Times New Roman" w:hAnsi="Times New Roman"/>
      <w:b/>
      <w:bCs/>
    </w:rPr>
  </w:style>
  <w:style w:type="character" w:styleId="SubtleEmphasis">
    <w:name w:val="Subtle Emphasis"/>
    <w:basedOn w:val="DefaultParagraphFon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leGrid">
    <w:name w:val="Table Grid"/>
    <w:basedOn w:val="TableNormal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le"/>
    <w:next w:val="Title"/>
    <w:qFormat/>
    <w:rsid w:val="0001436A"/>
    <w:pPr>
      <w:spacing w:after="120"/>
    </w:pPr>
    <w:rPr>
      <w:i/>
    </w:rPr>
  </w:style>
  <w:style w:type="paragraph" w:customStyle="1" w:styleId="EndNoteBibliographyTitle">
    <w:name w:val="EndNote Bibliography Title"/>
    <w:basedOn w:val="Normal"/>
    <w:link w:val="EndNoteBibliographyTitleChar"/>
    <w:rsid w:val="00692EAC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92EAC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692EAC"/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92EAC"/>
    <w:rPr>
      <w:rFonts w:ascii="Times New Roman" w:hAnsi="Times New Roman" w:cs="Times New Roman"/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92351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395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674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340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807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684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820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582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5721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074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037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034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989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00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997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627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57A95B22-B4E8-4C8E-ABCB-1E2B9143F8C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</Template>
  <TotalTime>69</TotalTime>
  <Pages>8</Pages>
  <Words>3847</Words>
  <Characters>21929</Characters>
  <Application>Microsoft Office Word</Application>
  <DocSecurity>0</DocSecurity>
  <Lines>182</Lines>
  <Paragraphs>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7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ntiers Media SA</dc:creator>
  <cp:lastModifiedBy>Lupieri, Adrien E.,Ph.D.</cp:lastModifiedBy>
  <cp:revision>64</cp:revision>
  <cp:lastPrinted>2013-10-03T12:51:00Z</cp:lastPrinted>
  <dcterms:created xsi:type="dcterms:W3CDTF">2021-03-25T14:43:00Z</dcterms:created>
  <dcterms:modified xsi:type="dcterms:W3CDTF">2021-03-25T15:55:00Z</dcterms:modified>
</cp:coreProperties>
</file>